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3B266C39" w:rsidR="00FF30DF" w:rsidRDefault="00FF30DF" w:rsidP="00FF30DF">
      <w:pPr>
        <w:jc w:val="center"/>
        <w:rPr>
          <w:b/>
          <w:sz w:val="32"/>
          <w:szCs w:val="32"/>
        </w:rPr>
      </w:pPr>
      <w:r>
        <w:rPr>
          <w:b/>
          <w:sz w:val="32"/>
          <w:szCs w:val="32"/>
        </w:rPr>
        <w:t xml:space="preserve">A study of </w:t>
      </w:r>
      <w:r w:rsidR="006205A5">
        <w:rPr>
          <w:b/>
          <w:sz w:val="32"/>
          <w:szCs w:val="32"/>
        </w:rPr>
        <w:t>deep clustering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4DE11DC4" w:rsidR="00FF30DF" w:rsidRDefault="00A76390" w:rsidP="00FF30DF">
      <w:pPr>
        <w:pStyle w:val="Heading2"/>
      </w:pPr>
      <w:r>
        <w:t>Spike Sorting</w:t>
      </w:r>
    </w:p>
    <w:p w14:paraId="47B77C41" w14:textId="41CD0838" w:rsidR="007B78A8" w:rsidRDefault="007B78A8" w:rsidP="007B78A8">
      <w:pPr>
        <w:spacing w:after="0"/>
      </w:pPr>
      <w:r>
        <w:t>Spikes sorting</w:t>
      </w:r>
      <w:r w:rsidR="003319BB">
        <w:t xml:space="preserve"> </w:t>
      </w:r>
      <w:r w:rsidR="003319BB">
        <w:fldChar w:fldCharType="begin"/>
      </w:r>
      <w:r w:rsidR="00325B6F">
        <w:instrText xml:space="preserve"> ADDIN ZOTERO_ITEM CSL_CITATION {"citationID":"kI0QIKvb","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fldChar w:fldCharType="separate"/>
      </w:r>
      <w:r w:rsidR="003319BB" w:rsidRPr="000F5AF6">
        <w:t>(1)</w:t>
      </w:r>
      <w:r w:rsidR="003319BB">
        <w:fldChar w:fldCharType="end"/>
      </w:r>
      <w:r>
        <w:t xml:space="preserve"> is the process of organizing </w:t>
      </w:r>
      <w:r w:rsidR="008A553B">
        <w:t xml:space="preserve">the </w:t>
      </w:r>
      <w:r w:rsidR="0035005A">
        <w:t xml:space="preserve">instances of </w:t>
      </w:r>
      <w:r>
        <w:t>activity</w:t>
      </w:r>
      <w:r w:rsidR="008A553B">
        <w:t xml:space="preserve"> of neurons</w:t>
      </w:r>
      <w:r>
        <w:t>, also known as spike</w:t>
      </w:r>
      <w:r w:rsidR="008B2AD5">
        <w:t>s</w:t>
      </w:r>
      <w:r>
        <w:t xml:space="preserve">, into groups </w:t>
      </w:r>
      <w:r w:rsidR="00A9149C">
        <w:t>depending</w:t>
      </w:r>
      <w:r>
        <w:t xml:space="preserve"> on the putative neurons.</w:t>
      </w:r>
      <w:r w:rsidR="008A553B">
        <w:t xml:space="preserve"> </w:t>
      </w:r>
      <w:r w:rsidR="00325B6F">
        <w:t xml:space="preserve">This process is applied to extracellular data where the activity of multiple neurons is captured by a recording electrode </w:t>
      </w:r>
      <w:r w:rsidR="00325B6F">
        <w:fldChar w:fldCharType="begin"/>
      </w:r>
      <w:r w:rsidR="00CC2510">
        <w:instrText xml:space="preserve"> ADDIN ZOTERO_ITEM CSL_CITATION {"citationID":"oRCNRuqP","properties":{"formattedCitation":"(2)","plainCitation":"(2)","noteIndex":0},"citationItems":[{"id":214,"uris":["http://zotero.org/users/8619560/items/FJVC46PD"],"itemData":{"id":21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fldChar w:fldCharType="separate"/>
      </w:r>
      <w:r w:rsidR="00CC2510" w:rsidRPr="00CC2510">
        <w:t>(2)</w:t>
      </w:r>
      <w:r w:rsidR="00325B6F">
        <w:fldChar w:fldCharType="end"/>
      </w:r>
      <w:r w:rsidR="00325B6F">
        <w:t xml:space="preserve">. Therefore, the </w:t>
      </w:r>
      <w:r w:rsidR="00325B6F" w:rsidRPr="00325B6F">
        <w:t>provenience</w:t>
      </w:r>
      <w:r w:rsidR="00325B6F">
        <w:t xml:space="preserve"> of each spike is unknown during recording. Spike sorting is often referred to as analogous </w:t>
      </w:r>
      <w:r w:rsidR="00CC2510">
        <w:fldChar w:fldCharType="begin"/>
      </w:r>
      <w:r w:rsidR="00CC2510">
        <w:instrText xml:space="preserve"> ADDIN ZOTERO_ITEM CSL_CITATION {"citationID":"VLr38Zwd","properties":{"formattedCitation":"(3)","plainCitation":"(3)","noteIndex":0},"citationItems":[{"id":1358,"uris":["http://zotero.org/users/8619560/items/U3KL47MA"],"itemData":{"id":1358,"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fldChar w:fldCharType="separate"/>
      </w:r>
      <w:r w:rsidR="00CC2510" w:rsidRPr="00CC2510">
        <w:t>(3)</w:t>
      </w:r>
      <w:r w:rsidR="00CC2510">
        <w:fldChar w:fldCharType="end"/>
      </w:r>
      <w:r w:rsidR="00CC2510">
        <w:t xml:space="preserve"> </w:t>
      </w:r>
      <w:r w:rsidR="00325B6F">
        <w:t xml:space="preserve">to the cocktail party problem </w:t>
      </w:r>
      <w:r w:rsidR="00325B6F">
        <w:fldChar w:fldCharType="begin"/>
      </w:r>
      <w:r w:rsidR="00CC2510">
        <w:instrText xml:space="preserve"> ADDIN ZOTERO_ITEM CSL_CITATION {"citationID":"sVByXJ1J","properties":{"formattedCitation":"(4)","plainCitation":"(4)","noteIndex":0},"citationItems":[{"id":1356,"uris":["http://zotero.org/users/8619560/items/NNGP59KU"],"itemData":{"id":1356,"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fldChar w:fldCharType="separate"/>
      </w:r>
      <w:r w:rsidR="00CC2510" w:rsidRPr="00CC2510">
        <w:t>(4)</w:t>
      </w:r>
      <w:r w:rsidR="00325B6F">
        <w:fldChar w:fldCharType="end"/>
      </w:r>
      <w:r w:rsidR="00325B6F">
        <w:t xml:space="preserve">. The latter requires the isolation of </w:t>
      </w:r>
      <w:r w:rsidR="00CC2510">
        <w:t xml:space="preserve">an individual’s </w:t>
      </w:r>
      <w:r w:rsidR="00325B6F">
        <w:t>speech in complex environment</w:t>
      </w:r>
      <w:r w:rsidR="00CC2510">
        <w:t xml:space="preserve">, similarly spike sorting attempts to extract the words (as in spikes) of a </w:t>
      </w:r>
      <w:r w:rsidR="007B6091">
        <w:t xml:space="preserve">single person (as in neuron) in a complex environment that is riddled with noise and where individuals may speak at once (spike superposition) and at different cadences (different firing rates of neurons). </w:t>
      </w:r>
      <w:r w:rsidR="001E74D7">
        <w:t xml:space="preserve">Spike sorting operates on the assumption that each neuron produces spikes of a similar shape, while simultaneously different from the spikes of any other neuron. </w:t>
      </w:r>
    </w:p>
    <w:p w14:paraId="57AF003A" w14:textId="77777777" w:rsidR="0083641E" w:rsidRDefault="0083641E" w:rsidP="007B78A8">
      <w:pPr>
        <w:spacing w:after="0"/>
      </w:pPr>
    </w:p>
    <w:p w14:paraId="2F5EC5F0" w14:textId="4EC28122" w:rsidR="004C4403" w:rsidRDefault="00980915" w:rsidP="00980915">
      <w:pPr>
        <w:spacing w:after="0"/>
      </w:pPr>
      <w:r>
        <w:t xml:space="preserve">In its most traditional form, the spiking sorting process is separated into four consecutive steps </w:t>
      </w:r>
      <w:r>
        <w:fldChar w:fldCharType="begin"/>
      </w:r>
      <w:r>
        <w:instrText xml:space="preserve"> ADDIN ZOTERO_ITEM CSL_CITATION {"citationID":"J0VJiLMd","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Pr="000F5AF6">
        <w:t>(1)</w:t>
      </w:r>
      <w:r>
        <w:fldChar w:fldCharType="end"/>
      </w:r>
      <w:r>
        <w:t xml:space="preserve">: filtering of the recording signal, spike detection of the filtered signal, feature extraction of the detected spikes (to reduce dimensionality) and clustering for the assignment of spikes to a specific neuron. The filtering of the recording signals employs </w:t>
      </w:r>
      <w:r w:rsidRPr="00C970C2">
        <w:t xml:space="preserve">a band-pass filter </w:t>
      </w:r>
      <w:r>
        <w:t xml:space="preserve">between 300 and 3000Hz </w:t>
      </w:r>
      <w:r>
        <w:fldChar w:fldCharType="begin"/>
      </w:r>
      <w:r w:rsidR="003C3961">
        <w:instrText xml:space="preserve"> ADDIN ZOTERO_ITEM CSL_CITATION {"citationID":"bO8ArP96","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to capture the frequency components of spikes</w:t>
      </w:r>
      <w:r w:rsidRPr="00C970C2">
        <w:t xml:space="preserve">. </w:t>
      </w:r>
      <w:r w:rsidR="004C4403">
        <w:t xml:space="preserve">The </w:t>
      </w:r>
      <w:r>
        <w:t>s</w:t>
      </w:r>
      <w:r w:rsidRPr="00C970C2">
        <w:t xml:space="preserve">pike detection </w:t>
      </w:r>
      <w:r w:rsidR="004C4403">
        <w:t>step is traditionally a simple</w:t>
      </w:r>
      <w:r w:rsidRPr="00C970C2">
        <w:t xml:space="preserve"> amplitude thresholding</w:t>
      </w:r>
      <w:r w:rsidR="004C4403">
        <w:t xml:space="preserve"> which imposes a comprise </w:t>
      </w:r>
      <w:r w:rsidRPr="00C970C2">
        <w:t xml:space="preserve">between </w:t>
      </w:r>
      <w:r w:rsidR="004C4403">
        <w:t xml:space="preserve">the precise </w:t>
      </w:r>
      <w:r w:rsidR="007A5116">
        <w:t xml:space="preserve">identification of spikes and the number of instances identified. In other words, the more spikes are identified the higher is the </w:t>
      </w:r>
      <w:r w:rsidR="007A5116">
        <w:lastRenderedPageBreak/>
        <w:t xml:space="preserve">chance to include noise; however, as many spike as possible must be extracted. This study focuses on the last two steps of the pipeline, the feature extraction and the clustering. </w:t>
      </w:r>
      <w:r w:rsidR="00C56A4B">
        <w:t xml:space="preserve">The feature extraction step attempts to identify the most informative feature for the generation of lower-dimensional working space, while the clustering step attempts to separate clusters in the space obtained by the feature extraction. </w:t>
      </w:r>
      <w:r w:rsidR="004E3875">
        <w:t>In this case, the most informative features represent the features that bestow the most separability between clusters</w:t>
      </w:r>
      <w:r w:rsidR="0098589B">
        <w:t>. Finally, each cluster</w:t>
      </w:r>
      <w:r w:rsidR="00107749">
        <w:t xml:space="preserve"> </w:t>
      </w:r>
      <w:r w:rsidR="0098589B">
        <w:t xml:space="preserve">should represent </w:t>
      </w:r>
      <w:r w:rsidR="00AD6CA2">
        <w:t>all</w:t>
      </w:r>
      <w:r w:rsidR="0098589B">
        <w:t xml:space="preserve"> instances of activity of a single </w:t>
      </w:r>
      <w:r w:rsidR="003D4F39">
        <w:t xml:space="preserve">neuron. </w:t>
      </w:r>
    </w:p>
    <w:p w14:paraId="357C8AB5" w14:textId="77777777" w:rsidR="00980915" w:rsidRDefault="00980915" w:rsidP="00FA0F61">
      <w:pPr>
        <w:spacing w:after="0"/>
      </w:pPr>
    </w:p>
    <w:p w14:paraId="1E3257CA" w14:textId="4E638B1A" w:rsidR="00532CCA" w:rsidRPr="00C970C2" w:rsidRDefault="00532CCA" w:rsidP="00FA0F61">
      <w:pPr>
        <w:spacing w:after="0"/>
      </w:pPr>
      <w:r>
        <w:t xml:space="preserve">The spike sorting pipeline has seen a number of iterations during the years, starting from a manual approach where spikes were separated and assigned by a researcher based on simple charateristics such as shape, amplitude, inter-spike interval or principal components. Nevertheless, due to the recent advances in recording hardware such methods are rapidly turning intractable. The number of neurons captured in recordings has been increasing exponentially sinces the 1950s </w:t>
      </w:r>
      <w:r>
        <w:fldChar w:fldCharType="begin"/>
      </w:r>
      <w:r w:rsidR="003C3961">
        <w:instrText xml:space="preserve"> ADDIN ZOTERO_ITEM CSL_CITATION {"citationID":"4mfnpbi9","properties":{"formattedCitation":"(6)","plainCitation":"(6)","noteIndex":0},"citationItems":[{"id":47,"uris":["http://zotero.org/users/8619560/items/PU52CY6Y"],"itemData":{"id":47,"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fldChar w:fldCharType="separate"/>
      </w:r>
      <w:r w:rsidR="003C3961" w:rsidRPr="003C3961">
        <w:t>(6)</w:t>
      </w:r>
      <w:r>
        <w:fldChar w:fldCharType="end"/>
      </w:r>
      <w:r>
        <w:t xml:space="preserve"> and now with the development of multi-array silicon probes </w:t>
      </w:r>
      <w:r>
        <w:fldChar w:fldCharType="begin"/>
      </w:r>
      <w:r w:rsidR="005260E4">
        <w:instrText xml:space="preserve"> ADDIN ZOTERO_ITEM CSL_CITATION {"citationID":"aSN6lSOJ","properties":{"formattedCitation":"(7,8)","plainCitation":"(7,8)","noteIndex":0},"citationItems":[{"id":304,"uris":["http://zotero.org/users/8619560/items/2PX9LC5T"],"itemData":{"id":304,"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fldChar w:fldCharType="separate"/>
      </w:r>
      <w:r w:rsidR="005260E4" w:rsidRPr="005260E4">
        <w:t>(7,8)</w:t>
      </w:r>
      <w:r>
        <w:fldChar w:fldCharType="end"/>
      </w:r>
      <w:r>
        <w:t xml:space="preserve">, thousands of neurons can be captured in a single recording. </w:t>
      </w:r>
      <w:r w:rsidR="00982FA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t>.</w:t>
      </w:r>
      <w:r w:rsidR="00D2526C">
        <w:t xml:space="preserve"> Lately, template matching has been increasingly utilized as a alternative for the spike detection and feature extraction steps due to its performance and computational efficiency </w:t>
      </w:r>
      <w:r w:rsidR="00D2526C">
        <w:fldChar w:fldCharType="begin"/>
      </w:r>
      <w:r w:rsidR="005260E4">
        <w:instrText xml:space="preserve"> ADDIN ZOTERO_ITEM CSL_CITATION {"citationID":"KmkUq83m","properties":{"formattedCitation":"(9)","plainCitation":"(9)","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D2526C">
        <w:fldChar w:fldCharType="separate"/>
      </w:r>
      <w:r w:rsidR="005260E4" w:rsidRPr="005260E4">
        <w:t>(9)</w:t>
      </w:r>
      <w:r w:rsidR="00D2526C">
        <w:fldChar w:fldCharType="end"/>
      </w:r>
      <w:r w:rsidR="00D2526C">
        <w:t xml:space="preserve">, as it is usually applied to only a subset of the dataset. </w:t>
      </w:r>
    </w:p>
    <w:p w14:paraId="41AAB2AA" w14:textId="77777777" w:rsidR="00FA0F61" w:rsidRDefault="00FA0F61" w:rsidP="007B78A8">
      <w:pPr>
        <w:spacing w:after="0"/>
      </w:pPr>
    </w:p>
    <w:p w14:paraId="2EFA28EC" w14:textId="407AF18D" w:rsidR="0083641E" w:rsidRDefault="00FA0F61" w:rsidP="007B78A8">
      <w:pPr>
        <w:spacing w:after="0"/>
      </w:pPr>
      <w:bookmarkStart w:id="0" w:name="_Hlk197072018"/>
      <w:r>
        <w:t xml:space="preserve">In this work, we endevour in the pursuit of identifying  </w:t>
      </w:r>
      <w:r w:rsidR="00107749">
        <w:t>the suitability of deep clustering algorithms</w:t>
      </w:r>
      <w:r w:rsidR="002670BF">
        <w:t xml:space="preserve"> for spike sorting</w:t>
      </w:r>
      <w:r>
        <w:t xml:space="preserve">. </w:t>
      </w:r>
      <w:r w:rsidR="00982FA9">
        <w:t xml:space="preserve">Although, many feature extraction and clustering algorithms have been employed in the task of spike sorting, no golden standard </w:t>
      </w:r>
      <w:r w:rsidR="00982FA9">
        <w:fldChar w:fldCharType="begin"/>
      </w:r>
      <w:r w:rsidR="005260E4">
        <w:instrText xml:space="preserve"> ADDIN ZOTERO_ITEM CSL_CITATION {"citationID":"ZQb6V8Ie","properties":{"formattedCitation":"(1,5,10,11)","plainCitation":"(1,5,10,1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wQC2BQlZ/PzehbGVO","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fldChar w:fldCharType="separate"/>
      </w:r>
      <w:r w:rsidR="005260E4" w:rsidRPr="005260E4">
        <w:t>(1,5,10,11)</w:t>
      </w:r>
      <w:r w:rsidR="00982FA9">
        <w:fldChar w:fldCharType="end"/>
      </w:r>
      <w:r w:rsidR="00982FA9">
        <w:t xml:space="preserve"> has been yet found as the performance of each algorithm is dependent upon the specific characteristics of the data. </w:t>
      </w:r>
      <w:r>
        <w:t xml:space="preserve">Here, we </w:t>
      </w:r>
      <w:r w:rsidR="00982FA9">
        <w:t>propose the use of deep clustering algorithms in the pursuit of identifying a more performant option for the spike sorting task.</w:t>
      </w:r>
      <w:r>
        <w:t xml:space="preserve">  </w:t>
      </w:r>
      <w:bookmarkEnd w:id="0"/>
    </w:p>
    <w:p w14:paraId="33BB637E" w14:textId="77777777" w:rsidR="00284D80" w:rsidRDefault="00284D80" w:rsidP="00284D80"/>
    <w:p w14:paraId="70865C7A" w14:textId="22483A82" w:rsidR="00284D80" w:rsidRDefault="00284D80" w:rsidP="00284D80">
      <w:pPr>
        <w:pStyle w:val="Heading2"/>
      </w:pPr>
      <w:r>
        <w:t>Deep Clustering Algorithms</w:t>
      </w:r>
    </w:p>
    <w:p w14:paraId="7BD66309" w14:textId="4D055BAD" w:rsidR="00284D80" w:rsidRDefault="003C3961" w:rsidP="00284D80">
      <w:r>
        <w:t xml:space="preserve">Deep clustering algorithms </w:t>
      </w:r>
      <w:r w:rsidR="00A322CD">
        <w:fldChar w:fldCharType="begin"/>
      </w:r>
      <w:r w:rsidR="005260E4">
        <w:instrText xml:space="preserve"> ADDIN ZOTERO_ITEM CSL_CITATION {"citationID":"1tAiVVSk","properties":{"formattedCitation":"(12)","plainCitation":"(12)","noteIndex":0},"citationItems":[{"id":1361,"uris":["http://zotero.org/users/8619560/items/IFBNJL2F"],"itemData":{"id":1361,"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fldChar w:fldCharType="separate"/>
      </w:r>
      <w:r w:rsidR="005260E4" w:rsidRPr="005260E4">
        <w:t>(12)</w:t>
      </w:r>
      <w:r w:rsidR="00A322CD">
        <w:fldChar w:fldCharType="end"/>
      </w:r>
      <w:r w:rsidR="00A322CD">
        <w:t xml:space="preserve"> </w:t>
      </w:r>
      <w:r>
        <w:t xml:space="preserve">are neural network approaches to clustering based on autoencoders </w:t>
      </w:r>
      <w:r>
        <w:fldChar w:fldCharType="begin"/>
      </w:r>
      <w:r w:rsidR="005260E4">
        <w:instrText xml:space="preserve"> ADDIN ZOTERO_ITEM CSL_CITATION {"citationID":"nE2qJQTp","properties":{"formattedCitation":"(13,14)","plainCitation":"(13,14)","noteIndex":0},"citationItems":[{"id":115,"uris":["http://zotero.org/users/8619560/items/KVUVS9KT"],"itemData":{"id":115,"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308,"uris":["http://zotero.org/users/8619560/items/TVZXUEDX"],"itemData":{"id":308,"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fldChar w:fldCharType="separate"/>
      </w:r>
      <w:r w:rsidR="005260E4" w:rsidRPr="005260E4">
        <w:t>(13,14)</w:t>
      </w:r>
      <w:r>
        <w:fldChar w:fldCharType="end"/>
      </w:r>
      <w:r>
        <w:t xml:space="preserve">. </w:t>
      </w:r>
      <w:r w:rsidR="000C0258">
        <w:t xml:space="preserve">Traditionally, autoencoders are composed of two inter-linked parts: an encoder and a decoder. Their task is to compress the input data into a latent representation, usually lower-dimensional, and reconstruct the input data at the ouput. </w:t>
      </w:r>
      <w:r w:rsidR="006B5425">
        <w:t xml:space="preserve">Autoencoders have been applied for many different applications such as feature extraction, dimensionality reducion, generative modelling and anomality detection. </w:t>
      </w:r>
      <w:r w:rsidR="00B43256">
        <w:t xml:space="preserve">Autoencoders have been also been demonstrated to be an adequate approach in the feature extraction of image datasets </w:t>
      </w:r>
      <w:r w:rsidR="00B43256">
        <w:fldChar w:fldCharType="begin"/>
      </w:r>
      <w:r w:rsidR="005260E4">
        <w:instrText xml:space="preserve"> ADDIN ZOTERO_ITEM CSL_CITATION {"citationID":"tdipSHPF","properties":{"formattedCitation":"(15\\uc0\\u8211{}17)","plainCitation":"(15–17)","noteIndex":0},"citationItems":[{"id":395,"uris":["http://zotero.org/users/8619560/items/A6RBAM56"],"itemData":{"id":39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96,"uris":["http://zotero.org/users/8619560/items/2YSRKTZ6"],"itemData":{"id":39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94,"uris":["http://zotero.org/users/8619560/items/2VYMWVCR"],"itemData":{"id":39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fldChar w:fldCharType="separate"/>
      </w:r>
      <w:r w:rsidR="005260E4" w:rsidRPr="005260E4">
        <w:t>(15–17)</w:t>
      </w:r>
      <w:r w:rsidR="00B43256">
        <w:fldChar w:fldCharType="end"/>
      </w:r>
      <w:r w:rsidR="00B43256">
        <w:t xml:space="preserve">, such as MNIST. </w:t>
      </w:r>
      <w:r w:rsidR="0071432D">
        <w:t>Due to inherent non-linearity of autoencoders from the activation functions,</w:t>
      </w:r>
      <w:r w:rsidR="006B5425">
        <w:t xml:space="preserve"> autoencoders are a suitable approach for the task of spike sorting</w:t>
      </w:r>
      <w:r w:rsidR="00B43256">
        <w:t xml:space="preserve"> </w:t>
      </w:r>
      <w:r w:rsidR="007A03DD">
        <w:fldChar w:fldCharType="begin"/>
      </w:r>
      <w:r w:rsidR="005260E4">
        <w:instrText xml:space="preserve"> ADDIN ZOTERO_ITEM CSL_CITATION {"citationID":"u0WJxSEi","properties":{"formattedCitation":"(18)","plainCitation":"(18)","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fldChar w:fldCharType="separate"/>
      </w:r>
      <w:r w:rsidR="005260E4" w:rsidRPr="005260E4">
        <w:t>(18)</w:t>
      </w:r>
      <w:r w:rsidR="007A03DD">
        <w:fldChar w:fldCharType="end"/>
      </w:r>
      <w:r w:rsidR="006B5425">
        <w:t xml:space="preserve">.  </w:t>
      </w:r>
    </w:p>
    <w:p w14:paraId="1F1A3675" w14:textId="217F22A2" w:rsidR="007A03DD" w:rsidRDefault="007A03DD" w:rsidP="00284D80">
      <w:r>
        <w:t xml:space="preserve">Traditional clustering methods have been shown to struggle with high-dimensional complex data. Deep clustering algorithms have been proposed a solution for this issue and have been demonstrated to have a high performance on image datasets </w:t>
      </w:r>
      <w:r>
        <w:fldChar w:fldCharType="begin"/>
      </w:r>
      <w:r w:rsidR="005260E4">
        <w:instrText xml:space="preserve"> ADDIN ZOTERO_ITEM CSL_CITATION {"citationID":"XG40fcni","properties":{"formattedCitation":"(19\\uc0\\u8211{}26)","plainCitation":"(19–26)","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5260E4" w:rsidRPr="005260E4">
        <w:t>(19–26)</w:t>
      </w:r>
      <w:r>
        <w:fldChar w:fldCharType="end"/>
      </w:r>
      <w:r>
        <w:t xml:space="preserve">.  </w:t>
      </w:r>
      <w:r w:rsidR="00513C62">
        <w:t xml:space="preserve">Most of these methods </w:t>
      </w:r>
      <w:r w:rsidR="00513C62">
        <w:lastRenderedPageBreak/>
        <w:fldChar w:fldCharType="begin"/>
      </w:r>
      <w:r w:rsidR="005260E4">
        <w:instrText xml:space="preserve"> ADDIN ZOTERO_ITEM CSL_CITATION {"citationID":"rtOlVxhS","properties":{"formattedCitation":"(19,20,23,25,27,28)","plainCitation":"(19,20,23,25,27,28)","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365,"uris":["http://zotero.org/users/8619560/items/KQ9FQUVY"],"itemData":{"id":1365,"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fldChar w:fldCharType="separate"/>
      </w:r>
      <w:r w:rsidR="005260E4" w:rsidRPr="005260E4">
        <w:t>(19,20,23,25,27,28)</w:t>
      </w:r>
      <w:r w:rsidR="00513C62">
        <w:fldChar w:fldCharType="end"/>
      </w:r>
      <w:r w:rsidR="00513C62">
        <w:t xml:space="preserve"> have be</w:t>
      </w:r>
      <w:r w:rsidR="009F6C8D">
        <w:t xml:space="preserve">en designed </w:t>
      </w:r>
      <w:r w:rsidR="000647FF">
        <w:t xml:space="preserve">with a modified loss function to include both the reconstruction and the clustering as well. </w:t>
      </w:r>
      <w:r w:rsidR="0062314B">
        <w:t>A subset of d</w:t>
      </w:r>
      <w:r w:rsidR="00A429E9">
        <w:t>eep clustering methods</w:t>
      </w:r>
      <w:r w:rsidR="0062314B">
        <w:t xml:space="preserve"> </w:t>
      </w:r>
      <w:r w:rsidR="0062314B">
        <w:fldChar w:fldCharType="begin"/>
      </w:r>
      <w:r w:rsidR="005260E4">
        <w:instrText xml:space="preserve"> ADDIN ZOTERO_ITEM CSL_CITATION {"citationID":"DRkPLL14","properties":{"formattedCitation":"(21,22)","plainCitation":"(21,22)","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5260E4" w:rsidRPr="005260E4">
        <w:t>(21,22)</w:t>
      </w:r>
      <w:r w:rsidR="0062314B">
        <w:fldChar w:fldCharType="end"/>
      </w:r>
      <w:r w:rsidR="00A429E9">
        <w:t xml:space="preserve"> have also been designed</w:t>
      </w:r>
      <w:r w:rsidR="00AC456A">
        <w:t xml:space="preserve"> based on pretraining followed by iterative refinement based on</w:t>
      </w:r>
      <w:r w:rsidR="00A429E9">
        <w:t xml:space="preserve"> the statistical dip-test</w:t>
      </w:r>
      <w:r w:rsidR="0062314B">
        <w:t xml:space="preserve"> </w:t>
      </w:r>
      <w:r w:rsidR="0062314B">
        <w:fldChar w:fldCharType="begin"/>
      </w:r>
      <w:r w:rsidR="005260E4">
        <w:instrText xml:space="preserve"> ADDIN ZOTERO_ITEM CSL_CITATION {"citationID":"MMEA89Jg","properties":{"formattedCitation":"(29)","plainCitation":"(29)","noteIndex":0},"citationItems":[{"id":1367,"uris":["http://zotero.org/users/8619560/items/U8TF3NKK"],"itemData":{"id":136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fldChar w:fldCharType="separate"/>
      </w:r>
      <w:r w:rsidR="005260E4" w:rsidRPr="005260E4">
        <w:t>(29)</w:t>
      </w:r>
      <w:r w:rsidR="0062314B">
        <w:fldChar w:fldCharType="end"/>
      </w:r>
      <w:r w:rsidR="00A429E9">
        <w:t xml:space="preserve"> for modality</w:t>
      </w:r>
      <w:r w:rsidR="0062314B">
        <w:t xml:space="preserve"> in iterative loops for updating labels </w:t>
      </w:r>
      <w:r w:rsidR="0062314B">
        <w:fldChar w:fldCharType="begin"/>
      </w:r>
      <w:r w:rsidR="005260E4">
        <w:instrText xml:space="preserve"> ADDIN ZOTERO_ITEM CSL_CITATION {"citationID":"nyJXmvAY","properties":{"formattedCitation":"(21)","plainCitation":"(21)","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fldChar w:fldCharType="separate"/>
      </w:r>
      <w:r w:rsidR="005260E4" w:rsidRPr="005260E4">
        <w:t>(21)</w:t>
      </w:r>
      <w:r w:rsidR="0062314B">
        <w:fldChar w:fldCharType="end"/>
      </w:r>
      <w:r w:rsidR="0062314B">
        <w:t xml:space="preserve"> or as a postprocessing step of cluster merging </w:t>
      </w:r>
      <w:r w:rsidR="0062314B">
        <w:fldChar w:fldCharType="begin"/>
      </w:r>
      <w:r w:rsidR="005260E4">
        <w:instrText xml:space="preserve"> ADDIN ZOTERO_ITEM CSL_CITATION {"citationID":"XYxEJUh4","properties":{"formattedCitation":"(22)","plainCitation":"(22)","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5260E4" w:rsidRPr="005260E4">
        <w:t>(22)</w:t>
      </w:r>
      <w:r w:rsidR="0062314B">
        <w:fldChar w:fldCharType="end"/>
      </w:r>
      <w:r w:rsidR="0062314B">
        <w:t xml:space="preserve">. </w:t>
      </w:r>
      <w:r w:rsidR="00290861">
        <w:t xml:space="preserve">Even a tree approach </w:t>
      </w:r>
      <w:r w:rsidR="00290861">
        <w:fldChar w:fldCharType="begin"/>
      </w:r>
      <w:r w:rsidR="005260E4">
        <w:instrText xml:space="preserve"> ADDIN ZOTERO_ITEM CSL_CITATION {"citationID":"WuGXN5u8","properties":{"formattedCitation":"(25)","plainCitation":"(25)","noteIndex":0},"citationItems":[{"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fldChar w:fldCharType="separate"/>
      </w:r>
      <w:r w:rsidR="005260E4" w:rsidRPr="005260E4">
        <w:t>(25)</w:t>
      </w:r>
      <w:r w:rsidR="00290861">
        <w:fldChar w:fldCharType="end"/>
      </w:r>
      <w:r w:rsidR="00290861">
        <w:t xml:space="preserve"> has been designed that uses a joint optimization strategy for clustering. </w:t>
      </w:r>
      <w:r w:rsidR="009D2F13">
        <w:t xml:space="preserve">Simpler approaches have also been taken, where a 2-stage approach </w:t>
      </w:r>
      <w:r w:rsidR="009D2F13">
        <w:fldChar w:fldCharType="begin"/>
      </w:r>
      <w:r w:rsidR="005260E4">
        <w:instrText xml:space="preserve"> ADDIN ZOTERO_ITEM CSL_CITATION {"citationID":"XgSQ2XAA","properties":{"formattedCitation":"(30)","plainCitation":"(30)","noteIndex":0},"citationItems":[{"id":1240,"uris":["http://zotero.org/users/8619560/items/DAQQUDD7"],"itemData":{"id":1240,"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fldChar w:fldCharType="separate"/>
      </w:r>
      <w:r w:rsidR="005260E4" w:rsidRPr="005260E4">
        <w:t>(30)</w:t>
      </w:r>
      <w:r w:rsidR="009D2F13">
        <w:fldChar w:fldCharType="end"/>
      </w:r>
      <w:r w:rsidR="009D2F13">
        <w:t xml:space="preserve"> is taken, the autoencoder beings by creating a low-dimensional representation of the input which is then further reduced through the t-SNE algorithm to a 2-dimensional space that is clustered by a density-based approach. </w:t>
      </w:r>
      <w:r w:rsidR="00513C62">
        <w:t>Thus,  deep learning approach</w:t>
      </w:r>
      <w:r w:rsidR="00590BA5">
        <w:t>es</w:t>
      </w:r>
      <w:r w:rsidR="00513C62">
        <w:t xml:space="preserve"> </w:t>
      </w:r>
      <w:r w:rsidR="00590BA5">
        <w:t>are</w:t>
      </w:r>
      <w:r w:rsidR="00513C62">
        <w:t xml:space="preserve"> strong candidate</w:t>
      </w:r>
      <w:r w:rsidR="00590BA5">
        <w:t>s</w:t>
      </w:r>
      <w:r w:rsidR="00513C62">
        <w:t xml:space="preserve"> for spike sorting.</w:t>
      </w:r>
    </w:p>
    <w:p w14:paraId="303AFC82" w14:textId="77777777" w:rsidR="003C3961" w:rsidRDefault="003C3961"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126BD0F6" w14:textId="2D4FF63A" w:rsidR="00284D80" w:rsidRDefault="00F22AE1" w:rsidP="003406BD">
      <w:pPr>
        <w:spacing w:after="0"/>
      </w:pPr>
      <w:r>
        <w:t xml:space="preserve">As it was alluded to in the cocktail party problem, spike sorting suffers from an assortment of challenges. Realistically, even if the idea of neural coding </w:t>
      </w:r>
      <w:r w:rsidR="00F65CF6">
        <w:t>would be</w:t>
      </w:r>
      <w:r>
        <w:t xml:space="preserve"> invalidated, background noise induces variability into the shapes of spikes which</w:t>
      </w:r>
      <w:r w:rsidR="00405787">
        <w:t xml:space="preserve"> would still</w:t>
      </w:r>
      <w:r>
        <w:t xml:space="preserve"> generate </w:t>
      </w:r>
      <w:r w:rsidR="00405787">
        <w:t xml:space="preserve">clusters. </w:t>
      </w:r>
      <w:r w:rsidR="006408F3">
        <w:t xml:space="preserve">Consequently, feature extraction techniques are an important step in improving the robustness of clustering by removing redundant information. </w:t>
      </w:r>
      <w:r w:rsidR="005472E3">
        <w:t>As pointed to above, neurons can have different firing rates</w:t>
      </w:r>
      <w:r w:rsidR="002A6911">
        <w:t xml:space="preserve"> </w:t>
      </w:r>
      <w:r w:rsidR="002A6911" w:rsidRPr="00041F9F">
        <w:fldChar w:fldCharType="begin"/>
      </w:r>
      <w:r w:rsidR="002A6911">
        <w:instrText xml:space="preserve"> ADDIN ZOTERO_ITEM CSL_CITATION {"citationID":"9LgWir6L","properties":{"formattedCitation":"(31)","plainCitation":"(31)","noteIndex":0},"citationItems":[{"id":332,"uris":["http://zotero.org/users/8619560/items/IS6QN2RD"],"itemData":{"id":332,"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041F9F">
        <w:fldChar w:fldCharType="separate"/>
      </w:r>
      <w:r w:rsidR="002A6911" w:rsidRPr="009D2F13">
        <w:t>(31)</w:t>
      </w:r>
      <w:r w:rsidR="002A6911" w:rsidRPr="00041F9F">
        <w:fldChar w:fldCharType="end"/>
      </w:r>
      <w:r w:rsidR="002A6911" w:rsidRPr="00041F9F">
        <w:t xml:space="preserve"> </w:t>
      </w:r>
      <w:r w:rsidR="002A6911" w:rsidRPr="00041F9F">
        <w:fldChar w:fldCharType="begin"/>
      </w:r>
      <w:r w:rsidR="002A6911">
        <w:instrText xml:space="preserve"> ADDIN ZOTERO_ITEM CSL_CITATION {"citationID":"gDYteSQG","properties":{"formattedCitation":"(32)","plainCitation":"(32)","noteIndex":0},"citationItems":[{"id":309,"uris":["http://zotero.org/users/8619560/items/WSDGLFB5"],"itemData":{"id":309,"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041F9F">
        <w:fldChar w:fldCharType="separate"/>
      </w:r>
      <w:r w:rsidR="002A6911" w:rsidRPr="009D2F13">
        <w:t>(32)</w:t>
      </w:r>
      <w:r w:rsidR="002A6911" w:rsidRPr="00041F9F">
        <w:fldChar w:fldCharType="end"/>
      </w:r>
      <w:r w:rsidR="005472E3">
        <w:t xml:space="preserve">. </w:t>
      </w:r>
      <w:r w:rsidR="002A6911">
        <w:t>Within the finite frame of a recording, different firing rates results in a different number of spikes</w:t>
      </w:r>
      <w:r w:rsidR="00793668">
        <w:t xml:space="preserve"> </w:t>
      </w:r>
      <w:r w:rsidR="002A6911">
        <w:t xml:space="preserve">which leads to imbalanced clusters. </w:t>
      </w:r>
      <w:r w:rsidR="005472E3">
        <w:t xml:space="preserve">This happens due to neuronal activity being modulated by entire brain circuits rather than a single neuron deciding. </w:t>
      </w:r>
      <w:r w:rsidR="005260E4">
        <w:t xml:space="preserve">Besides noise, the shape of spikes can be disrupted by phenomena such as electrode drift </w:t>
      </w:r>
      <w:r w:rsidR="005260E4">
        <w:fldChar w:fldCharType="begin"/>
      </w:r>
      <w:r w:rsidR="005260E4">
        <w:instrText xml:space="preserve"> ADDIN ZOTERO_ITEM CSL_CITATION {"citationID":"tgtsBf4B","properties":{"formattedCitation":"(8)","plainCitation":"(8)","noteIndex":0},"citationItems":[{"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fldChar w:fldCharType="separate"/>
      </w:r>
      <w:r w:rsidR="005260E4" w:rsidRPr="005260E4">
        <w:t>(8)</w:t>
      </w:r>
      <w:r w:rsidR="005260E4">
        <w:fldChar w:fldCharType="end"/>
      </w:r>
      <w:r w:rsidR="005260E4">
        <w:t xml:space="preserve">. These can lead to more similar spike shapes which result in overlapping clusters. </w:t>
      </w:r>
      <w:r w:rsidR="005472E3">
        <w:t xml:space="preserve">Finally, the time scale of neuronal activity is of milliseconds, implying that even a brief recording will generate a high volume of data </w:t>
      </w:r>
      <w:r w:rsidR="005472E3" w:rsidRPr="00041F9F">
        <w:fldChar w:fldCharType="begin"/>
      </w:r>
      <w:r w:rsidR="005260E4">
        <w:instrText xml:space="preserve"> ADDIN ZOTERO_ITEM CSL_CITATION {"citationID":"84OEPtpq","properties":{"formattedCitation":"(33)","plainCitation":"(3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041F9F">
        <w:fldChar w:fldCharType="separate"/>
      </w:r>
      <w:r w:rsidR="005260E4" w:rsidRPr="005260E4">
        <w:t>(33)</w:t>
      </w:r>
      <w:r w:rsidR="005472E3" w:rsidRPr="00041F9F">
        <w:fldChar w:fldCharType="end"/>
      </w:r>
      <w:r w:rsidR="005472E3">
        <w:t xml:space="preserve">. </w:t>
      </w:r>
      <w:r w:rsidR="004209F9">
        <w:t xml:space="preserve">From a terminological perspective, </w:t>
      </w:r>
      <w:r w:rsidR="004D09FB">
        <w:t xml:space="preserve">single unit activity refers to </w:t>
      </w:r>
      <w:r w:rsidR="004209F9">
        <w:t>a cluster that is composed from the spikes of a single neuron</w:t>
      </w:r>
      <w:r w:rsidR="00477C9D">
        <w:t xml:space="preserve">, while multiunit activity refers to a “cluster” that is composed of the spikes of multiple neurons (usually more distant from the recording electrode) </w:t>
      </w:r>
      <w:r w:rsidR="00477C9D" w:rsidRPr="00041F9F">
        <w:fldChar w:fldCharType="begin"/>
      </w:r>
      <w:r w:rsidR="00477C9D">
        <w:instrText xml:space="preserve"> ADDIN ZOTERO_ITEM CSL_CITATION {"citationID":"mnoQsHhs","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041F9F">
        <w:fldChar w:fldCharType="separate"/>
      </w:r>
      <w:r w:rsidR="00477C9D" w:rsidRPr="003C3961">
        <w:t>(5)</w:t>
      </w:r>
      <w:r w:rsidR="00477C9D" w:rsidRPr="00041F9F">
        <w:fldChar w:fldCharType="end"/>
      </w:r>
      <w:r w:rsidR="004209F9">
        <w:t xml:space="preserve">. </w:t>
      </w:r>
    </w:p>
    <w:p w14:paraId="485E416A" w14:textId="77777777" w:rsidR="003406BD" w:rsidRDefault="003406BD" w:rsidP="003406BD">
      <w:pPr>
        <w:spacing w:after="0"/>
      </w:pPr>
    </w:p>
    <w:p w14:paraId="389FB473" w14:textId="1A01193F" w:rsidR="00481E03" w:rsidRDefault="00481E03" w:rsidP="003406BD">
      <w:pPr>
        <w:spacing w:after="0"/>
      </w:pPr>
      <w:r>
        <w:t>The aim of feature extraction is to generate a new feature space that is resistant to small changes in spike shape</w:t>
      </w:r>
      <w:r w:rsidR="00FD4B13">
        <w:t xml:space="preserve">, thus offering separability in clusters. </w:t>
      </w:r>
      <w:r w:rsidR="00267626">
        <w:t xml:space="preserve">The purpose of clustering is to group the different groups of activity to identify the activity of different neurons. </w:t>
      </w:r>
      <w:r w:rsidR="001725E3">
        <w:t xml:space="preserve">As the spikes of neurons are muddled by the inherent background noise of brain recordings, autoencoder which have been demonstrated a robust ability for denoising may be able to offer a latent representatino that is invariant to noise </w:t>
      </w:r>
      <w:r w:rsidR="001725E3">
        <w:fldChar w:fldCharType="begin"/>
      </w:r>
      <w:r w:rsidR="001725E3">
        <w:instrText xml:space="preserve"> ADDIN ZOTERO_ITEM CSL_CITATION {"citationID":"Ogi5wWCT","properties":{"formattedCitation":"(13)","plainCitation":"(13)","noteIndex":0},"citationItems":[{"id":115,"uris":["http://zotero.org/users/8619560/items/KVUVS9KT"],"itemData":{"id":115,"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fldChar w:fldCharType="separate"/>
      </w:r>
      <w:r w:rsidR="001725E3" w:rsidRPr="001725E3">
        <w:t>(13)</w:t>
      </w:r>
      <w:r w:rsidR="001725E3">
        <w:fldChar w:fldCharType="end"/>
      </w:r>
      <w:r w:rsidR="001725E3">
        <w:t xml:space="preserve">. Autoencoders have seen previous use in spike sorting </w:t>
      </w:r>
      <w:r w:rsidR="001725E3">
        <w:fldChar w:fldCharType="begin"/>
      </w:r>
      <w:r w:rsidR="001725E3">
        <w:instrText xml:space="preserve"> ADDIN ZOTERO_ITEM CSL_CITATION {"citationID":"BH9HdbYQ","properties":{"formattedCitation":"(18,34)","plainCitation":"(18,34)","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fldChar w:fldCharType="separate"/>
      </w:r>
      <w:r w:rsidR="001725E3" w:rsidRPr="001725E3">
        <w:t>(18,34)</w:t>
      </w:r>
      <w:r w:rsidR="001725E3">
        <w:fldChar w:fldCharType="end"/>
      </w:r>
      <w:r w:rsidR="001725E3">
        <w:t xml:space="preserve"> with promising results. </w:t>
      </w:r>
      <w:r w:rsidR="00C60188">
        <w:t xml:space="preserve">Many variants have been developed for the introduction of deep learning into spike sorting </w:t>
      </w:r>
      <w:r w:rsidR="00C60188">
        <w:fldChar w:fldCharType="begin"/>
      </w:r>
      <w:r w:rsidR="00C60188">
        <w:instrText xml:space="preserve"> ADDIN ZOTERO_ITEM CSL_CITATION {"citationID":"GhidZUpW","properties":{"formattedCitation":"(35)","plainCitation":"(35)","noteIndex":0},"citationItems":[{"id":1372,"uris":["http://zotero.org/users/8619560/items/E8EFHDEW"],"itemData":{"id":1372,"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fldChar w:fldCharType="separate"/>
      </w:r>
      <w:r w:rsidR="00C60188" w:rsidRPr="00C60188">
        <w:t>(35)</w:t>
      </w:r>
      <w:r w:rsidR="00C60188">
        <w:fldChar w:fldCharType="end"/>
      </w:r>
      <w:r w:rsidR="00C60188">
        <w:t>. Yet, the suitability of deep clustering methods in spike sorting which employ autoencoders has not yet been determined.</w:t>
      </w:r>
    </w:p>
    <w:p w14:paraId="2CD1866C" w14:textId="77777777" w:rsidR="00284D80" w:rsidRPr="00C970C2" w:rsidRDefault="00284D80" w:rsidP="00284D80">
      <w:pPr>
        <w:spacing w:after="0"/>
      </w:pPr>
    </w:p>
    <w:p w14:paraId="7D1EAE3A" w14:textId="5E7A1B38" w:rsidR="00284D80" w:rsidRPr="00C970C2" w:rsidRDefault="00284D80" w:rsidP="00284D80">
      <w:pPr>
        <w:spacing w:after="0"/>
      </w:pPr>
      <w:r w:rsidRPr="00C970C2">
        <w:t xml:space="preserve">The paper </w:t>
      </w:r>
      <w:r w:rsidR="00B450CA">
        <w:t>is organized in the following manner</w:t>
      </w:r>
      <w:r w:rsidRPr="00C970C2">
        <w:t xml:space="preserve">: </w:t>
      </w:r>
      <w:r w:rsidR="009627A4">
        <w:t>S</w:t>
      </w:r>
      <w:r>
        <w:t>ection 2 presents</w:t>
      </w:r>
      <w:r w:rsidR="00B450CA">
        <w:t xml:space="preserve"> </w:t>
      </w:r>
      <w:r>
        <w:t xml:space="preserve">of </w:t>
      </w:r>
      <w:r w:rsidR="00B450CA">
        <w:t>traditional</w:t>
      </w:r>
      <w:r>
        <w:t xml:space="preserve"> feature extraction methods</w:t>
      </w:r>
      <w:r w:rsidR="00B450CA">
        <w:t>, clustering methods</w:t>
      </w:r>
      <w:r w:rsidR="00D37EC9">
        <w:t xml:space="preserve"> and performance metrics metrics used in the analysis</w:t>
      </w:r>
      <w:r w:rsidR="009627A4">
        <w:t xml:space="preserve">. Moreover, it </w:t>
      </w:r>
      <w:r>
        <w:t>provides a description of the proposed method</w:t>
      </w:r>
      <w:r w:rsidR="00BA22C2">
        <w:t>s for spike sorting</w:t>
      </w:r>
      <w:r>
        <w:t xml:space="preserve">, and </w:t>
      </w:r>
      <w:r w:rsidR="009627A4">
        <w:t>of the</w:t>
      </w:r>
      <w:r>
        <w:t xml:space="preserve"> datasets</w:t>
      </w:r>
      <w:r w:rsidRPr="00C970C2">
        <w:t>.</w:t>
      </w:r>
      <w:r>
        <w:t xml:space="preserve"> In </w:t>
      </w:r>
      <w:r w:rsidR="009627A4">
        <w:t>S</w:t>
      </w:r>
      <w:r>
        <w:t xml:space="preserve">ection 3, </w:t>
      </w:r>
      <w:r w:rsidR="009627A4">
        <w:t xml:space="preserve">a thorough evaluation is made on each method on multiple datasets from the perspective of various </w:t>
      </w:r>
      <w:r w:rsidR="009627A4">
        <w:lastRenderedPageBreak/>
        <w:t>performance metrics, simultaneously offering a critical interpretation of the results.</w:t>
      </w:r>
      <w:r>
        <w:t xml:space="preserve"> </w:t>
      </w:r>
      <w:r w:rsidR="000834F1">
        <w:t>Finally,</w:t>
      </w:r>
      <w:r w:rsidR="009627A4">
        <w:t xml:space="preserve"> </w:t>
      </w:r>
      <w:r>
        <w:t xml:space="preserve">Section 4 </w:t>
      </w:r>
      <w:r w:rsidR="000834F1" w:rsidRPr="000834F1">
        <w:t xml:space="preserve">explores the limitations of our proposal </w:t>
      </w:r>
      <w:r>
        <w:t>and the conclusions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1CF4C5BF" w:rsidR="00284D80" w:rsidRDefault="00284D80" w:rsidP="00284D80">
      <w:pPr>
        <w:pStyle w:val="Heading2"/>
      </w:pPr>
      <w:r>
        <w:t>Feature Extraction [TBRewritten]</w:t>
      </w:r>
    </w:p>
    <w:p w14:paraId="1144EE7C" w14:textId="5662FE6E" w:rsidR="00284D80" w:rsidRPr="00C970C2" w:rsidRDefault="00284D80" w:rsidP="00284D80">
      <w:pPr>
        <w:spacing w:after="0"/>
      </w:pPr>
      <w:r>
        <w:t>As stated above, a crucial step in spike sorting is the description of spikes with a compact set of informative features.</w:t>
      </w:r>
      <w:r w:rsidRPr="00C970C2">
        <w:t xml:space="preserve"> The aim of dimensionality reduction is to transform a dataset with a dimensionality of X into a dataset with Y dimensions, where Y&lt;&lt;X. Another </w:t>
      </w:r>
      <w:r>
        <w:t xml:space="preserve">important </w:t>
      </w:r>
      <w:r w:rsidRPr="00C970C2">
        <w:t>aim is to retain as much of the data geometry as possible</w:t>
      </w:r>
      <w:r>
        <w:t>, such that relations in the original space are retained in the reduced space, which is especially useful for spike sorting</w:t>
      </w:r>
      <w:r w:rsidRPr="00C970C2">
        <w:t xml:space="preserve">. Dimensionality reduction techniques can be divided by several criteria, such as: convexity or linearity </w:t>
      </w:r>
      <w:r>
        <w:fldChar w:fldCharType="begin"/>
      </w:r>
      <w:r w:rsidR="00C60188">
        <w:instrText xml:space="preserve"> ADDIN ZOTERO_ITEM CSL_CITATION {"citationID":"Q9vzz3vx","properties":{"formattedCitation":"(36)","plainCitation":"(36)","noteIndex":0},"citationItems":[{"id":"wQC2BQlZ/talVNP8o","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fldChar w:fldCharType="separate"/>
      </w:r>
      <w:r w:rsidR="00C60188" w:rsidRPr="00C60188">
        <w:t>(36)</w:t>
      </w:r>
      <w:r>
        <w:fldChar w:fldCharType="end"/>
      </w:r>
      <w:r>
        <w:t xml:space="preserve">. From the point of view of convexity, PCA is a convex algorithm, while </w:t>
      </w:r>
      <w:r w:rsidR="00197DDF">
        <w:t>Isomap</w:t>
      </w:r>
      <w:r>
        <w:t xml:space="preserve"> </w:t>
      </w:r>
      <w:r w:rsidR="00197DDF">
        <w:t>is</w:t>
      </w:r>
      <w:r>
        <w:t xml:space="preserve"> a non-convex approach. Among the first features used in the spike sorting were the spike amplitude and its width </w:t>
      </w:r>
      <w:r>
        <w:fldChar w:fldCharType="begin"/>
      </w:r>
      <w:r w:rsidR="00C60188">
        <w:instrText xml:space="preserve"> ADDIN ZOTERO_ITEM CSL_CITATION {"citationID":"v8pe5Rp4","properties":{"formattedCitation":"(37)","plainCitation":"(37)","noteIndex":0},"citationItems":[{"id":39,"uris":["http://zotero.org/users/8619560/items/NCHFRRM4"],"itemData":{"id":39,"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fldChar w:fldCharType="separate"/>
      </w:r>
      <w:r w:rsidR="00C60188" w:rsidRPr="00C60188">
        <w:t>(37)</w:t>
      </w:r>
      <w:r>
        <w:fldChar w:fldCharType="end"/>
      </w:r>
      <w:r>
        <w:t xml:space="preserve">. Afterward, methods based on probabilistic models, created through empirical analysis, that used the entire waveform were developed </w:t>
      </w:r>
      <w:r>
        <w:fldChar w:fldCharType="begin"/>
      </w:r>
      <w:r w:rsidR="00C60188">
        <w:instrText xml:space="preserve"> ADDIN ZOTERO_ITEM CSL_CITATION {"citationID":"IXBUoJKI","properties":{"formattedCitation":"(38)","plainCitation":"(38)","noteIndex":0},"citationItems":[{"id":38,"uris":["http://zotero.org/users/8619560/items/G552U4QG"],"itemData":{"id":38,"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fldChar w:fldCharType="separate"/>
      </w:r>
      <w:r w:rsidR="00C60188" w:rsidRPr="00C60188">
        <w:t>(38)</w:t>
      </w:r>
      <w:r>
        <w:fldChar w:fldCharType="end"/>
      </w:r>
      <w:r>
        <w:t xml:space="preserve">. These could process a low number of electrodes. Shortly thereafter, transforms started being used to project the high-dimensional space of the waveform into a low-dimensional space through the use of principal components </w:t>
      </w:r>
      <w:r>
        <w:fldChar w:fldCharType="begin"/>
      </w:r>
      <w:r w:rsidR="00C60188">
        <w:instrText xml:space="preserve"> ADDIN ZOTERO_ITEM CSL_CITATION {"citationID":"nAVfSeB5","properties":{"formattedCitation":"(39)","plainCitation":"(39)","noteIndex":0},"citationItems":[{"id":37,"uris":["http://zotero.org/users/8619560/items/SQFZRK7H"],"itemData":{"id":37,"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fldChar w:fldCharType="separate"/>
      </w:r>
      <w:r w:rsidR="00C60188" w:rsidRPr="00C60188">
        <w:t>(39)</w:t>
      </w:r>
      <w:r>
        <w:fldChar w:fldCharType="end"/>
      </w:r>
      <w:r>
        <w:t xml:space="preserve">, the wavelet transform </w:t>
      </w:r>
      <w:r>
        <w:fldChar w:fldCharType="begin"/>
      </w:r>
      <w:r w:rsidR="00C60188">
        <w:instrText xml:space="preserve"> ADDIN ZOTERO_ITEM CSL_CITATION {"citationID":"xdvOPIMo","properties":{"formattedCitation":"(40)","plainCitation":"(40)","noteIndex":0},"citationItems":[{"id":511,"uris":["http://zotero.org/users/8619560/items/J43TFY6H"],"itemData":{"id":511,"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fldChar w:fldCharType="separate"/>
      </w:r>
      <w:r w:rsidR="00C60188" w:rsidRPr="00C60188">
        <w:t>(40)</w:t>
      </w:r>
      <w:r>
        <w:fldChar w:fldCharType="end"/>
      </w:r>
      <w:r>
        <w:t xml:space="preserve"> and various combinations of them. Manual sorting of spikes is usually performed on a low dimensional space, containing features such as the amplitude, the peak-to-trough ratio, etc </w:t>
      </w:r>
      <w:r>
        <w:fldChar w:fldCharType="begin"/>
      </w:r>
      <w:r w:rsidR="00C60188">
        <w:instrText xml:space="preserve"> ADDIN ZOTERO_ITEM CSL_CITATION {"citationID":"FlzLhMzz","properties":{"formattedCitation":"(41)","plainCitation":"(41)","noteIndex":0},"citationItems":[{"id":36,"uris":["http://zotero.org/users/8619560/items/6Z6MAAWG"],"itemData":{"id":36,"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fldChar w:fldCharType="separate"/>
      </w:r>
      <w:r w:rsidR="00C60188" w:rsidRPr="00C60188">
        <w:t>(41)</w:t>
      </w:r>
      <w:r>
        <w:fldChar w:fldCharType="end"/>
      </w:r>
      <w:r>
        <w:t xml:space="preserve">. The peak-to-trough ratio was found to be representative of the neuron type, inhibitory neurons produce narrow spikes and thus have a small peak-to-trough ratio, while excitatory have a large ratio </w:t>
      </w:r>
      <w:r>
        <w:fldChar w:fldCharType="begin"/>
      </w:r>
      <w:r w:rsidR="00C60188">
        <w:instrText xml:space="preserve"> ADDIN ZOTERO_ITEM CSL_CITATION {"citationID":"4SLejONZ","properties":{"formattedCitation":"(42)","plainCitation":"(42)","noteIndex":0},"citationItems":[{"id":35,"uris":["http://zotero.org/users/8619560/items/7Q9JIGTS"],"itemData":{"id":35,"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fldChar w:fldCharType="separate"/>
      </w:r>
      <w:r w:rsidR="00C60188" w:rsidRPr="00C60188">
        <w:t>(42)</w:t>
      </w:r>
      <w:r>
        <w:fldChar w:fldCharType="end"/>
      </w:r>
      <w:r>
        <w:t xml:space="preserve">. </w:t>
      </w:r>
    </w:p>
    <w:p w14:paraId="1D9E7C64" w14:textId="77777777" w:rsidR="00284D80" w:rsidRDefault="00284D80" w:rsidP="00284D80">
      <w:pPr>
        <w:spacing w:after="0"/>
      </w:pPr>
    </w:p>
    <w:p w14:paraId="6416C7A4" w14:textId="64E485A0" w:rsidR="00284D80" w:rsidRPr="00C970C2" w:rsidRDefault="00284D80" w:rsidP="00284D80">
      <w:pPr>
        <w:spacing w:after="0"/>
      </w:pPr>
      <w:r>
        <w:t xml:space="preserve">In </w:t>
      </w:r>
      <w:r>
        <w:fldChar w:fldCharType="begin"/>
      </w:r>
      <w:r w:rsidR="00C60188">
        <w:instrText xml:space="preserve"> ADDIN ZOTERO_ITEM CSL_CITATION {"citationID":"QNb5UfHi","properties":{"formattedCitation":"(43)","plainCitation":"(43)","noteIndex":0},"citationItems":[{"id":33,"uris":["http://zotero.org/users/8619560/items/EWNH2FNW"],"itemData":{"id":33,"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fldChar w:fldCharType="separate"/>
      </w:r>
      <w:r w:rsidR="00C60188" w:rsidRPr="00C60188">
        <w:t>(43)</w:t>
      </w:r>
      <w:r>
        <w:fldChar w:fldCharType="end"/>
      </w:r>
      <w:r>
        <w:t xml:space="preserve">, the authors propose M-Sorter, an automatic method for spike detection and classification based on coefficients obtained through the wavelet transform and template matching. The proposed method separates spike sorting into two steps, the spike detection by multiple correlation of wavelet coefficients on the band pass filtered waveforms of the recorded signal and template matching for the classification of spikes to the neurons that generated it. The multiple correlation of wavelet coefficients is also used in the generation of templates through the application of K-Means. Each spike is assigned to the cluster to which it has the smallest distance.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93B56AA" w14:textId="4ED4BADD" w:rsidR="00284D80" w:rsidRDefault="00284D80" w:rsidP="00284D80">
      <w:pPr>
        <w:spacing w:after="0"/>
      </w:pPr>
      <w:r w:rsidRPr="00C970C2">
        <w:t>Principal Component Analysis (PCA)</w:t>
      </w:r>
      <w:r>
        <w:t xml:space="preserve"> </w:t>
      </w:r>
      <w:r>
        <w:fldChar w:fldCharType="begin"/>
      </w:r>
      <w:r w:rsidR="00C60188">
        <w:instrText xml:space="preserve"> ADDIN ZOTERO_ITEM CSL_CITATION {"citationID":"AcSXLI4b","properties":{"formattedCitation":"(44)","plainCitation":"(44)","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fldChar w:fldCharType="separate"/>
      </w:r>
      <w:r w:rsidR="00C60188" w:rsidRPr="00C60188">
        <w:t>(44)</w:t>
      </w:r>
      <w:r>
        <w:fldChar w:fldCharType="end"/>
      </w:r>
      <w:r w:rsidRPr="00C970C2">
        <w:t xml:space="preserve"> is the most frequently used algorithm for feature extraction, </w:t>
      </w:r>
      <w:r>
        <w:t>including</w:t>
      </w:r>
      <w:r w:rsidRPr="00C970C2">
        <w:t xml:space="preserve"> </w:t>
      </w:r>
      <w:r>
        <w:t>spike sorting</w:t>
      </w:r>
      <w:r w:rsidRPr="00C970C2">
        <w:t xml:space="preserve"> </w:t>
      </w:r>
      <w:r>
        <w:fldChar w:fldCharType="begin"/>
      </w:r>
      <w:r w:rsidR="00C60188">
        <w:instrText xml:space="preserve"> ADDIN ZOTERO_ITEM CSL_CITATION {"citationID":"BgvYsA5o","properties":{"formattedCitation":"(45)","plainCitation":"(45)","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C60188" w:rsidRPr="00C60188">
        <w:t>(45)</w:t>
      </w:r>
      <w:r>
        <w:fldChar w:fldCharType="end"/>
      </w:r>
      <w:r w:rsidRPr="00C970C2">
        <w:t xml:space="preserve">. PCA </w:t>
      </w:r>
      <w:r>
        <w:t>projects the spikes onto</w:t>
      </w:r>
      <w:r w:rsidRPr="00C970C2">
        <w:t xml:space="preserve"> new characteristics called Principal Components that are</w:t>
      </w:r>
      <w:r>
        <w:t xml:space="preserve"> a new set of</w:t>
      </w:r>
      <w:r w:rsidRPr="00C970C2">
        <w:t xml:space="preserve"> orthogonal</w:t>
      </w:r>
      <w:r>
        <w:t xml:space="preserve"> axes formed by</w:t>
      </w:r>
      <w:r w:rsidRPr="00C970C2">
        <w:t xml:space="preserve"> linear combinations of the input features. The reduction of dimensionality of the feature space is </w:t>
      </w:r>
      <w:r>
        <w:t>performed</w:t>
      </w:r>
      <w:r w:rsidRPr="00C970C2">
        <w:t xml:space="preserve"> by solving a problem of eigenvalues and eigenvectors. </w:t>
      </w:r>
      <w:r>
        <w:t xml:space="preserve">By retaining the most prominent principal components, </w:t>
      </w:r>
      <w:r w:rsidRPr="00C970C2">
        <w:t xml:space="preserve">PCA preserves the variance as much as possible while being able to reduce the number of features. It is common to keep only the first two or three principal components resulted from PCA </w:t>
      </w:r>
      <w:r>
        <w:fldChar w:fldCharType="begin"/>
      </w:r>
      <w:r w:rsidR="00C60188">
        <w:instrText xml:space="preserve"> ADDIN ZOTERO_ITEM CSL_CITATION {"citationID":"DREtoOgq","properties":{"formattedCitation":"(46)","plainCitation":"(46)","noteIndex":0},"citationItems":[{"id":34,"uris":["http://zotero.org/users/8619560/items/Y53393M2"],"itemData":{"id":34,"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fldChar w:fldCharType="separate"/>
      </w:r>
      <w:r w:rsidR="00C60188" w:rsidRPr="00C60188">
        <w:t>(46)</w:t>
      </w:r>
      <w:r>
        <w:fldChar w:fldCharType="end"/>
      </w:r>
      <w:r>
        <w:t xml:space="preserve"> </w:t>
      </w:r>
      <w:r>
        <w:fldChar w:fldCharType="begin"/>
      </w:r>
      <w:r w:rsidR="00C60188">
        <w:instrText xml:space="preserve"> ADDIN ZOTERO_ITEM CSL_CITATION {"citationID":"8GU3GJjY","properties":{"formattedCitation":"(47)","plainCitation":"(47)","noteIndex":0},"citationItems":[{"id":402,"uris":["http://zotero.org/users/8619560/items/QDPBBR36"],"itemData":{"id":40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fldChar w:fldCharType="separate"/>
      </w:r>
      <w:r w:rsidR="00C60188" w:rsidRPr="00C60188">
        <w:t>(47)</w:t>
      </w:r>
      <w:r>
        <w:fldChar w:fldCharType="end"/>
      </w:r>
      <w:r w:rsidRPr="00C970C2">
        <w:t xml:space="preserve">. </w:t>
      </w:r>
      <w:r w:rsidRPr="00C970C2">
        <w:lastRenderedPageBreak/>
        <w:t xml:space="preserve">These </w:t>
      </w:r>
      <w:r>
        <w:t>frequently retain</w:t>
      </w:r>
      <w:r w:rsidRPr="00C970C2">
        <w:t xml:space="preserve"> more than 70% of the </w:t>
      </w:r>
      <w:r>
        <w:t>variance</w:t>
      </w:r>
      <w:r w:rsidRPr="00C970C2">
        <w:t xml:space="preserve"> from the original space. However, variance does not necessarily offer the best separation </w:t>
      </w:r>
      <w:r>
        <w:fldChar w:fldCharType="begin"/>
      </w:r>
      <w:r w:rsidR="00325B6F">
        <w:instrText xml:space="preserve"> ADDIN ZOTERO_ITEM CSL_CITATION {"citationID":"MgDtBMSz","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3C3961">
        <w:instrText xml:space="preserve"> ADDIN ZOTERO_ITEM CSL_CITATION {"citationID":"VANEXotR","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rsidRPr="00C970C2">
        <w:t xml:space="preserve">. To put it in another way, information required for separability may be encoded in those low-variance features that are discarded. Finally, PCA and its variations have been used in </w:t>
      </w:r>
      <w:r>
        <w:t>spike sorting</w:t>
      </w:r>
      <w:r w:rsidRPr="00C970C2">
        <w:t xml:space="preserve"> for a long time </w:t>
      </w:r>
      <w:r>
        <w:fldChar w:fldCharType="begin"/>
      </w:r>
      <w:r w:rsidR="003C3961">
        <w:instrText xml:space="preserve"> ADDIN ZOTERO_ITEM CSL_CITATION {"citationID":"DsBNY4ml","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w:t>
      </w:r>
      <w:r w:rsidRPr="00C970C2">
        <w:t xml:space="preserve">and it is still used in recently developed </w:t>
      </w:r>
      <w:r>
        <w:t>spike sorting</w:t>
      </w:r>
      <w:r w:rsidRPr="00C970C2">
        <w:t xml:space="preserve"> pipelines </w:t>
      </w:r>
      <w:r>
        <w:fldChar w:fldCharType="begin"/>
      </w:r>
      <w:r w:rsidR="00C60188">
        <w:instrText xml:space="preserve"> ADDIN ZOTERO_ITEM CSL_CITATION {"citationID":"R4OYvWqu","properties":{"formattedCitation":"(48)","plainCitation":"(48)","noteIndex":0},"citationItems":[{"id":392,"uris":["http://zotero.org/users/8619560/items/ZTGQAKI3"],"itemData":{"id":39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fldChar w:fldCharType="separate"/>
      </w:r>
      <w:r w:rsidR="00C60188" w:rsidRPr="00C60188">
        <w:t>(48)</w:t>
      </w:r>
      <w:r>
        <w:fldChar w:fldCharType="end"/>
      </w:r>
      <w:r w:rsidRPr="00C970C2">
        <w:t xml:space="preserve">. </w:t>
      </w:r>
    </w:p>
    <w:p w14:paraId="4478702E" w14:textId="77777777" w:rsidR="00284D80" w:rsidRPr="00C970C2" w:rsidRDefault="00284D80" w:rsidP="00284D80">
      <w:pPr>
        <w:spacing w:after="0"/>
      </w:pPr>
    </w:p>
    <w:p w14:paraId="5B7465EF" w14:textId="231C5E17" w:rsidR="00284D80" w:rsidRPr="00C970C2" w:rsidRDefault="00284D80" w:rsidP="00284D80">
      <w:pPr>
        <w:spacing w:after="0"/>
      </w:pPr>
      <w:r>
        <w:t xml:space="preserve">Another linear method is </w:t>
      </w:r>
      <w:r w:rsidRPr="00C970C2">
        <w:t>Independent Component Analysis (ICA)</w:t>
      </w:r>
      <w:r>
        <w:t xml:space="preserve"> </w:t>
      </w:r>
      <w:r>
        <w:fldChar w:fldCharType="begin"/>
      </w:r>
      <w:r w:rsidR="00C60188">
        <w:instrText xml:space="preserve"> ADDIN ZOTERO_ITEM CSL_CITATION {"citationID":"fhLewlpC","properties":{"formattedCitation":"(49)","plainCitation":"(49)","noteIndex":0},"citationItems":[{"id":386,"uris":["http://zotero.org/users/8619560/items/ZZ4K6JM4"],"itemData":{"id":38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C60188" w:rsidRPr="00C60188">
        <w:t>(49)</w:t>
      </w:r>
      <w:r>
        <w:fldChar w:fldCharType="end"/>
      </w:r>
      <w:r>
        <w:t xml:space="preserve"> mainly designed for source separation. ICA </w:t>
      </w:r>
      <w:r w:rsidRPr="00C970C2">
        <w:t xml:space="preserve">is a linear unsupervised technique for dimensionality reduction </w:t>
      </w:r>
      <w:r>
        <w:t xml:space="preserve">that </w:t>
      </w:r>
      <w:r w:rsidRPr="00C970C2">
        <w:t xml:space="preserve">searches for independent components by </w:t>
      </w:r>
      <w:r>
        <w:t>relying on</w:t>
      </w:r>
      <w:r w:rsidRPr="00C970C2">
        <w:t xml:space="preserve"> </w:t>
      </w:r>
      <w:r>
        <w:t xml:space="preserve">the </w:t>
      </w:r>
      <w:r w:rsidRPr="00C970C2">
        <w:t>statistical properties</w:t>
      </w:r>
      <w:r>
        <w:t xml:space="preserve"> of the data</w:t>
      </w:r>
      <w:r w:rsidRPr="00C970C2">
        <w:t xml:space="preserve">. ICA has been previously applied to </w:t>
      </w:r>
      <w:r>
        <w:t>spike sorting</w:t>
      </w:r>
      <w:r w:rsidRPr="00C970C2">
        <w:t xml:space="preserve"> with promising results </w:t>
      </w:r>
      <w:r>
        <w:fldChar w:fldCharType="begin"/>
      </w:r>
      <w:r w:rsidR="00C60188">
        <w:instrText xml:space="preserve"> ADDIN ZOTERO_ITEM CSL_CITATION {"citationID":"VBsLImrj","properties":{"formattedCitation":"(50)","plainCitation":"(50)","noteIndex":0},"citationItems":[{"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C60188" w:rsidRPr="00C60188">
        <w:t>(50)</w:t>
      </w:r>
      <w:r>
        <w:fldChar w:fldCharType="end"/>
      </w:r>
      <w:r w:rsidRPr="00C970C2">
        <w:t xml:space="preserve"> </w:t>
      </w:r>
      <w:r>
        <w:fldChar w:fldCharType="begin"/>
      </w:r>
      <w:r w:rsidR="00C60188">
        <w:instrText xml:space="preserve"> ADDIN ZOTERO_ITEM CSL_CITATION {"citationID":"nRMCMSHJ","properties":{"formattedCitation":"(51)","plainCitation":"(51)","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C60188" w:rsidRPr="00C60188">
        <w:t>(51)</w:t>
      </w:r>
      <w:r>
        <w:fldChar w:fldCharType="end"/>
      </w:r>
      <w:r>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743BCB4C" w14:textId="58D5EB1F" w:rsidR="00284D80" w:rsidRPr="00C970C2" w:rsidRDefault="00284D80" w:rsidP="00284D80">
      <w:pPr>
        <w:spacing w:after="0"/>
      </w:pPr>
      <w:r>
        <w:t>In the category of unsupervised non-linear dimensionally reduction techniques</w:t>
      </w:r>
      <w:r w:rsidRPr="00C970C2">
        <w:t xml:space="preserve"> Isomap</w:t>
      </w:r>
      <w:r>
        <w:t xml:space="preserve"> </w:t>
      </w:r>
      <w:r>
        <w:fldChar w:fldCharType="begin"/>
      </w:r>
      <w:r w:rsidR="00A014A2">
        <w:instrText xml:space="preserve"> ADDIN ZOTERO_ITEM CSL_CITATION {"citationID":"xsyRCdps","properties":{"formattedCitation":"(52)","plainCitation":"(52)","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A014A2" w:rsidRPr="00A014A2">
        <w:t>(52)</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Pr="00C970C2" w:rsidRDefault="00284D80" w:rsidP="00284D80">
      <w:pPr>
        <w:spacing w:after="0"/>
      </w:pPr>
    </w:p>
    <w:p w14:paraId="6C12F3C2" w14:textId="4C4B4807" w:rsidR="00284D80" w:rsidRPr="00C970C2" w:rsidRDefault="00284D80" w:rsidP="00284D80">
      <w:pPr>
        <w:spacing w:after="0"/>
      </w:pPr>
      <w:r w:rsidRPr="00C970C2">
        <w:t xml:space="preserve">T-distributed Stochastic Neighbor Embedding (t-SNE) </w:t>
      </w:r>
      <w:r>
        <w:fldChar w:fldCharType="begin"/>
      </w:r>
      <w:r w:rsidR="00A014A2">
        <w:instrText xml:space="preserve"> ADDIN ZOTERO_ITEM CSL_CITATION {"citationID":"5OBaDbQL","properties":{"formattedCitation":"(53)","plainCitation":"(53)","noteIndex":0},"citationItems":[{"id":384,"uris":["http://zotero.org/users/8619560/items/UTIQBNZ2"],"itemData":{"id":38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A014A2" w:rsidRPr="00A014A2">
        <w:t>(53)</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4E2C36F3" w14:textId="77777777" w:rsidR="00284D80" w:rsidRPr="00284D80" w:rsidRDefault="00284D80" w:rsidP="00284D80"/>
    <w:p w14:paraId="4FC8AA4B" w14:textId="7C9A740F" w:rsidR="00FF30DF" w:rsidRDefault="009C63CB" w:rsidP="00FF30DF">
      <w:pPr>
        <w:pStyle w:val="Heading2"/>
      </w:pPr>
      <w:r>
        <w:t>Traditional c</w:t>
      </w:r>
      <w:r w:rsidR="00FF30DF">
        <w:t>lustering algorithms</w:t>
      </w:r>
      <w:r w:rsidR="00284D80">
        <w:t xml:space="preserve"> [TBRewritten]</w:t>
      </w:r>
    </w:p>
    <w:p w14:paraId="7B285BC5" w14:textId="77777777" w:rsidR="00FE5637" w:rsidRPr="00C970C2" w:rsidRDefault="00FE5637" w:rsidP="00FE5637">
      <w:pPr>
        <w:spacing w:after="0"/>
      </w:pPr>
      <w:r w:rsidRPr="00C970C2">
        <w:t>K-Means is a partition-based clustering algorithm. It partitions the space into k partitions</w:t>
      </w:r>
      <w:r>
        <w:t>,</w:t>
      </w:r>
      <w:r w:rsidRPr="00C970C2">
        <w:t xml:space="preserve"> where each sample is appointed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244093FD" w14:textId="5C7A0B34" w:rsidR="000F5AF6" w:rsidRDefault="000F5AF6" w:rsidP="000F5AF6"/>
    <w:p w14:paraId="2A4D915B" w14:textId="4373E442" w:rsidR="00FE5637" w:rsidRDefault="00FE5637" w:rsidP="000F5AF6">
      <w:r>
        <w:t>DBSCAN?</w:t>
      </w:r>
    </w:p>
    <w:p w14:paraId="7C6BECA4" w14:textId="77777777" w:rsidR="009C63CB" w:rsidRPr="00284D80" w:rsidRDefault="009C63CB" w:rsidP="009C63CB"/>
    <w:p w14:paraId="53624AAF" w14:textId="6BEA96D2" w:rsidR="009C63CB" w:rsidRDefault="009C63CB" w:rsidP="009C63CB">
      <w:pPr>
        <w:pStyle w:val="Heading2"/>
      </w:pPr>
      <w:r>
        <w:lastRenderedPageBreak/>
        <w:t>Deep clustering algorithms</w:t>
      </w:r>
    </w:p>
    <w:p w14:paraId="308539D6" w14:textId="77777777" w:rsidR="009C63CB" w:rsidRDefault="00180CD3" w:rsidP="000F5AF6">
      <w:r w:rsidRPr="00180CD3">
        <w:t>Traditional clustering algorithms struggle with complex data structures</w:t>
      </w:r>
      <w:r>
        <w:t xml:space="preserve">. </w:t>
      </w:r>
      <w:r w:rsidR="00F74AE0" w:rsidRPr="00F74AE0">
        <w:t>Deep clustering techniques combine representation learning with clustering objectives to enhance perfor</w:t>
      </w:r>
      <w:r>
        <w:t>mance, often using autoencoders</w:t>
      </w:r>
      <w:r w:rsidR="00F74AE0" w:rsidRPr="00F74AE0">
        <w:t>.</w:t>
      </w:r>
      <w:r>
        <w:t xml:space="preserve"> </w:t>
      </w:r>
      <w:r w:rsidR="00323BB1">
        <w:t xml:space="preserve">Most </w:t>
      </w:r>
      <w:r>
        <w:t xml:space="preserve">of these methods have been tested on the MNIST dataset </w:t>
      </w:r>
      <w:r w:rsidR="00323BB1">
        <w:fldChar w:fldCharType="begin"/>
      </w:r>
      <w:r w:rsidR="005260E4">
        <w:instrText xml:space="preserve"> ADDIN ZOTERO_ITEM CSL_CITATION {"citationID":"R3gNpYbZ","properties":{"formattedCitation":"(19\\uc0\\u8211{}26)","plainCitation":"(19–26)","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fldChar w:fldCharType="separate"/>
      </w:r>
      <w:r w:rsidR="005260E4" w:rsidRPr="005260E4">
        <w:t>(19–26)</w:t>
      </w:r>
      <w:r w:rsidR="00323BB1">
        <w:fldChar w:fldCharType="end"/>
      </w:r>
      <w:r>
        <w:t xml:space="preserve">, showing a satisfactory performance in clustering high dimensional datasets; thus, proving their potential for </w:t>
      </w:r>
      <w:r w:rsidR="00EF02C2">
        <w:t xml:space="preserve">complex tasks such as spike sorting. </w:t>
      </w:r>
      <w:r w:rsidR="00B65C59">
        <w:t xml:space="preserve">The deep clustering algorithms analyzed here have their code provided by the authors. </w:t>
      </w:r>
      <w:r w:rsidR="00A942E2">
        <w:t xml:space="preserve">For consistency of the results, we have used the implementations of these algorithms from clustpy </w:t>
      </w:r>
      <w:r w:rsidR="00A942E2">
        <w:fldChar w:fldCharType="begin"/>
      </w:r>
      <w:r w:rsidR="00A014A2">
        <w:instrText xml:space="preserve"> ADDIN ZOTERO_ITEM CSL_CITATION {"citationID":"7NZrGlck","properties":{"formattedCitation":"(54)","plainCitation":"(54)","noteIndex":0},"citationItems":[{"id":1265,"uris":["http://zotero.org/users/8619560/items/398XPSRM"],"itemData":{"id":1265,"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fldChar w:fldCharType="separate"/>
      </w:r>
      <w:r w:rsidR="00A014A2" w:rsidRPr="00A014A2">
        <w:t>(54)</w:t>
      </w:r>
      <w:r w:rsidR="00A942E2">
        <w:fldChar w:fldCharType="end"/>
      </w:r>
      <w:r w:rsidR="00A942E2">
        <w:t xml:space="preserve">, with some modifications to improve performance. </w:t>
      </w:r>
    </w:p>
    <w:p w14:paraId="1732E5DA" w14:textId="6858C4DD" w:rsidR="000F5AF6" w:rsidRDefault="000F5AF6" w:rsidP="000F5AF6">
      <w:r>
        <w:br/>
        <w:t xml:space="preserve">ACeDeC </w:t>
      </w:r>
      <w:r>
        <w:fldChar w:fldCharType="begin"/>
      </w:r>
      <w:r w:rsidR="005260E4">
        <w:instrText xml:space="preserve"> ADDIN ZOTERO_ITEM CSL_CITATION {"citationID":"bb4Av6Ai","properties":{"formattedCitation":"(23)","plainCitation":"(23)","noteIndex":0},"citationItems":[{"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fldChar w:fldCharType="separate"/>
      </w:r>
      <w:r w:rsidR="005260E4" w:rsidRPr="005260E4">
        <w:t>(23)</w:t>
      </w:r>
      <w:r>
        <w:fldChar w:fldCharType="end"/>
      </w:r>
      <w:r w:rsidR="002734B3">
        <w:t>, introduced in</w:t>
      </w:r>
      <w:r>
        <w:t xml:space="preserve"> 2021</w:t>
      </w:r>
      <w:r w:rsidR="00F74AE0">
        <w:t>, is a deep clustering approach that separates</w:t>
      </w:r>
      <w:r w:rsidR="00F74AE0" w:rsidRPr="00F74AE0">
        <w:t xml:space="preserve"> the latent representation into distinct spaces: </w:t>
      </w:r>
      <w:r w:rsidR="00F74AE0">
        <w:t>a clustering space</w:t>
      </w:r>
      <w:r w:rsidR="00F74AE0" w:rsidRPr="00F74AE0">
        <w:t xml:space="preserve"> for cluster-specific information and </w:t>
      </w:r>
      <w:r w:rsidR="00F74AE0">
        <w:t>a shared space</w:t>
      </w:r>
      <w:r w:rsidR="00F74AE0" w:rsidRPr="00F74AE0">
        <w:t xml:space="preserve"> for general data variation. </w:t>
      </w:r>
      <w:r w:rsidR="00F74AE0">
        <w:t xml:space="preserve">ACeDeC measures the importance of each dimension within these spaces. Additionally, the loss function used accounts for the cluster information by minimizing distances to centroids, the shared information by </w:t>
      </w:r>
      <w:r w:rsidR="00F74AE0" w:rsidRPr="00F74AE0">
        <w:t>modelling the distance to the mean of the embedded data</w:t>
      </w:r>
      <w:r w:rsidR="00F74AE0">
        <w:t xml:space="preserve"> and for the reconstruction of the autoencoder. </w:t>
      </w:r>
      <w:r w:rsidR="00F74AE0" w:rsidRPr="00F74AE0">
        <w:t xml:space="preserve">By separating the embedded space and using a </w:t>
      </w:r>
      <w:r w:rsidR="00F74AE0">
        <w:t>reformulated loss function, ACe</w:t>
      </w:r>
      <w:r w:rsidR="00F74AE0" w:rsidRPr="00F74AE0">
        <w:t xml:space="preserve">DeC enables the learning of detailed reconstructions and cluster-specific abstractions </w:t>
      </w:r>
      <w:r w:rsidR="00F74AE0">
        <w:t>and it</w:t>
      </w:r>
      <w:r w:rsidR="00852F22">
        <w:t xml:space="preserve"> improves clustering performance</w:t>
      </w:r>
      <w:r w:rsidR="00F74AE0" w:rsidRPr="00F74AE0">
        <w:t>. Experiments on v</w:t>
      </w:r>
      <w:r w:rsidR="00F74AE0">
        <w:t>arious datasets demonstrate ACe</w:t>
      </w:r>
      <w:r w:rsidR="00F74AE0" w:rsidRPr="00F74AE0">
        <w:t>DeC's superior performance compared to existing methods</w:t>
      </w:r>
      <w:r w:rsidR="00E552AA">
        <w:t xml:space="preserve">, even DCN </w:t>
      </w:r>
      <w:r w:rsidR="00176C5F">
        <w:fldChar w:fldCharType="begin"/>
      </w:r>
      <w:r w:rsidR="005260E4">
        <w:instrText xml:space="preserve"> ADDIN ZOTERO_ITEM CSL_CITATION {"citationID":"dAwKzs0n","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fldChar w:fldCharType="separate"/>
      </w:r>
      <w:r w:rsidR="005260E4" w:rsidRPr="005260E4">
        <w:t>(27)</w:t>
      </w:r>
      <w:r w:rsidR="00176C5F">
        <w:fldChar w:fldCharType="end"/>
      </w:r>
      <w:r w:rsidR="00176C5F">
        <w:t xml:space="preserve"> </w:t>
      </w:r>
      <w:r w:rsidR="00E552AA">
        <w:t>another deep clustering approach</w:t>
      </w:r>
      <w:r w:rsidR="00F74AE0" w:rsidRPr="00F74AE0">
        <w:t>.</w:t>
      </w:r>
    </w:p>
    <w:p w14:paraId="1B0AA81E" w14:textId="37E25311" w:rsidR="000F5AF6" w:rsidRDefault="000F5AF6" w:rsidP="000F5AF6">
      <w:r>
        <w:t xml:space="preserve">AEC </w:t>
      </w:r>
      <w:r>
        <w:fldChar w:fldCharType="begin"/>
      </w:r>
      <w:r w:rsidR="005260E4">
        <w:instrText xml:space="preserve"> ADDIN ZOTERO_ITEM CSL_CITATION {"citationID":"Rr3GIZmc","properties":{"formattedCitation":"(24)","plainCitation":"(24)","noteIndex":0},"citationItems":[{"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fldChar w:fldCharType="separate"/>
      </w:r>
      <w:r w:rsidR="005260E4" w:rsidRPr="005260E4">
        <w:t>(24)</w:t>
      </w:r>
      <w:r>
        <w:fldChar w:fldCharType="end"/>
      </w:r>
      <w:r w:rsidR="002734B3">
        <w:t>, introduced in</w:t>
      </w:r>
      <w:r>
        <w:t xml:space="preserve"> 2013</w:t>
      </w:r>
      <w:r w:rsidR="00180CD3">
        <w:t xml:space="preserve">, is a deep clustering approach that </w:t>
      </w:r>
      <w:r w:rsidR="00180CD3" w:rsidRPr="00180CD3">
        <w:t>propose</w:t>
      </w:r>
      <w:r w:rsidR="00180CD3">
        <w:t xml:space="preserve">s </w:t>
      </w:r>
      <w:r w:rsidR="00BA72E5">
        <w:t>using auto</w:t>
      </w:r>
      <w:r w:rsidR="00180CD3" w:rsidRPr="00180CD3">
        <w:t>encoders</w:t>
      </w:r>
      <w:r w:rsidR="00BA72E5">
        <w:t xml:space="preserve"> for</w:t>
      </w:r>
      <w:r w:rsidR="00180CD3" w:rsidRPr="00180CD3">
        <w:t xml:space="preserve"> mapping data to a more suitable space. </w:t>
      </w:r>
      <w:r w:rsidR="00180CD3">
        <w:t>This</w:t>
      </w:r>
      <w:r w:rsidR="00180CD3" w:rsidRPr="00180CD3">
        <w:t xml:space="preserve"> method incorporates both data reconstruction and </w:t>
      </w:r>
      <w:r w:rsidR="00C64F40">
        <w:t xml:space="preserve">cluster </w:t>
      </w:r>
      <w:r w:rsidR="00180CD3" w:rsidRPr="00180CD3">
        <w:t>compactness</w:t>
      </w:r>
      <w:r w:rsidR="00C64F40">
        <w:t xml:space="preserve"> through its proposed loss function</w:t>
      </w:r>
      <w:r w:rsidR="00180CD3" w:rsidRPr="00180CD3">
        <w:t xml:space="preserve">, leading to more stable and effective clustering. The model iteratively refines data representation and cluster centres, achieving superior performance compared to conventional approaches like K-means. Experiments on benchmark datasets demonstrate the improved accuracy and normalised mutual information of this auto-encoder-based clustering technique. </w:t>
      </w:r>
    </w:p>
    <w:p w14:paraId="0CFEDC08" w14:textId="2FE83B55" w:rsidR="000F5AF6" w:rsidRDefault="000F5AF6" w:rsidP="000F5AF6">
      <w:r>
        <w:t xml:space="preserve">DCN </w:t>
      </w:r>
      <w:r>
        <w:fldChar w:fldCharType="begin"/>
      </w:r>
      <w:r w:rsidR="005260E4">
        <w:instrText xml:space="preserve"> ADDIN ZOTERO_ITEM CSL_CITATION {"citationID":"LRFj5FPN","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fldChar w:fldCharType="separate"/>
      </w:r>
      <w:r w:rsidR="005260E4" w:rsidRPr="005260E4">
        <w:t>(27)</w:t>
      </w:r>
      <w:r>
        <w:fldChar w:fldCharType="end"/>
      </w:r>
      <w:r w:rsidR="002734B3">
        <w:t xml:space="preserve">, introduced in </w:t>
      </w:r>
      <w:r>
        <w:t>2017</w:t>
      </w:r>
      <w:r w:rsidR="00C64F40">
        <w:t xml:space="preserve">, </w:t>
      </w:r>
      <w:r w:rsidR="00B84BF0">
        <w:t>proposes the use of</w:t>
      </w:r>
      <w:r w:rsidR="00B84BF0" w:rsidRPr="00B84BF0">
        <w:t xml:space="preserve"> deep neural networks (DNNs)</w:t>
      </w:r>
      <w:r w:rsidR="00B84BF0">
        <w:t xml:space="preserve"> for dimensionality reduction and K-means for the clustering of high-dimensional data. This method </w:t>
      </w:r>
      <w:r w:rsidR="00B84BF0" w:rsidRPr="00B84BF0">
        <w:t xml:space="preserve">learns a 'clustering-friendly' latent space by simultaneously optimising data reconstruction, dimensionality reduction, and cluster structure. DCN uses an </w:t>
      </w:r>
      <w:r w:rsidR="00BA72E5">
        <w:t>autoencoder</w:t>
      </w:r>
      <w:r w:rsidR="00B84BF0" w:rsidRPr="00B84BF0">
        <w:t xml:space="preserve"> network structure </w:t>
      </w:r>
      <w:r w:rsidR="00E552AA">
        <w:t xml:space="preserve">(with a step of greedy layer-wise pre-training </w:t>
      </w:r>
      <w:r w:rsidR="00E552AA">
        <w:fldChar w:fldCharType="begin"/>
      </w:r>
      <w:r w:rsidR="00A014A2">
        <w:instrText xml:space="preserve"> ADDIN ZOTERO_ITEM CSL_CITATION {"citationID":"syhBYt5z","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fldChar w:fldCharType="separate"/>
      </w:r>
      <w:r w:rsidR="00A014A2" w:rsidRPr="00A014A2">
        <w:t>(55)</w:t>
      </w:r>
      <w:r w:rsidR="00E552AA">
        <w:fldChar w:fldCharType="end"/>
      </w:r>
      <w:r w:rsidR="00E552AA">
        <w:t xml:space="preserve">) </w:t>
      </w:r>
      <w:r w:rsidR="00B84BF0" w:rsidRPr="00B84BF0">
        <w:t xml:space="preserve">with a K-means clustering objective at the bottleneck layer to avoid trivial solutions, and an alternating stochastic gradient algorithm for optimisation. Experiments on synthetic and real-world datasets demonstrate the effectiveness of DCN in improving clustering performance compared to state-of-the-art methods, particularly in </w:t>
      </w:r>
      <w:r w:rsidR="00176C5F">
        <w:t>cases with unbalanced clusters.</w:t>
      </w:r>
      <w:r w:rsidR="00C67199">
        <w:t xml:space="preserve"> It was shown to outperform other deep clustering approaches, such as DEC </w:t>
      </w:r>
      <w:r w:rsidR="00C67199">
        <w:fldChar w:fldCharType="begin"/>
      </w:r>
      <w:r w:rsidR="00A014A2">
        <w:instrText xml:space="preserve"> ADDIN ZOTERO_ITEM CSL_CITATION {"citationID":"S8qBP060","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fldChar w:fldCharType="separate"/>
      </w:r>
      <w:r w:rsidR="00A014A2" w:rsidRPr="00A014A2">
        <w:t>(56)</w:t>
      </w:r>
      <w:r w:rsidR="00C67199">
        <w:fldChar w:fldCharType="end"/>
      </w:r>
      <w:r w:rsidR="00C67199">
        <w:t xml:space="preserve"> and simpler approaches that used an autoencoder to reduce dimensionality and a clustering algorithm such as K-Means.</w:t>
      </w:r>
    </w:p>
    <w:p w14:paraId="1FDDEF28" w14:textId="73FEF4C1" w:rsidR="00B84BF0" w:rsidRDefault="000F5AF6" w:rsidP="00B84BF0">
      <w:r>
        <w:t xml:space="preserve">DDC </w:t>
      </w:r>
      <w:r>
        <w:fldChar w:fldCharType="begin"/>
      </w:r>
      <w:r w:rsidR="005260E4">
        <w:instrText xml:space="preserve"> ADDIN ZOTERO_ITEM CSL_CITATION {"citationID":"1hespaJb","properties":{"formattedCitation":"(30)","plainCitation":"(30)","noteIndex":0},"citationItems":[{"id":1240,"uris":["http://zotero.org/users/8619560/items/DAQQUDD7"],"itemData":{"id":1240,"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fldChar w:fldCharType="separate"/>
      </w:r>
      <w:r w:rsidR="005260E4" w:rsidRPr="005260E4">
        <w:t>(30)</w:t>
      </w:r>
      <w:r>
        <w:fldChar w:fldCharType="end"/>
      </w:r>
      <w:r w:rsidR="002734B3">
        <w:t>, introduced in</w:t>
      </w:r>
      <w:r>
        <w:t xml:space="preserve"> 2020</w:t>
      </w:r>
      <w:r w:rsidR="00B84BF0">
        <w:t xml:space="preserve">, </w:t>
      </w:r>
      <w:r w:rsidR="00176C5F" w:rsidRPr="00176C5F">
        <w:t>employs a two-stage approach: first, it uses a deep convolutional autoencoder to learn low-dimensional feature representations, and then applies a new density-</w:t>
      </w:r>
      <w:r w:rsidR="00176C5F" w:rsidRPr="00176C5F">
        <w:lastRenderedPageBreak/>
        <w:t>based clustering technique.</w:t>
      </w:r>
      <w:r w:rsidR="00176C5F">
        <w:t xml:space="preserve"> </w:t>
      </w:r>
      <w:r w:rsidR="00BA72E5" w:rsidRPr="00BA72E5">
        <w:t>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w:t>
      </w:r>
      <w:r w:rsidR="00BA72E5">
        <w:t xml:space="preserve">. </w:t>
      </w:r>
      <w:r w:rsidR="00176C5F">
        <w:t xml:space="preserve">This method </w:t>
      </w:r>
      <w:r w:rsidR="00176C5F" w:rsidRPr="00176C5F">
        <w:t>addresses limitations in existing deep clustering algorithms, specifically the need for a pre-defined number of clusters and instability with non-spherical cluster shapes</w:t>
      </w:r>
      <w:r w:rsidR="00176C5F">
        <w:t xml:space="preserve">. </w:t>
      </w:r>
      <w:r w:rsidR="00176C5F" w:rsidRPr="00176C5F">
        <w:t>Experiments demonstrate that DDC achieves state-of-the-art performance, even when the number of clusters is unknown, making it a robust solution for various image clustering tasks.</w:t>
      </w:r>
      <w:r w:rsidR="00176C5F">
        <w:t xml:space="preserve"> Moreover, DDC was shown to outperform other deep clustering methods, specifically DEC </w:t>
      </w:r>
      <w:r w:rsidR="00176C5F">
        <w:fldChar w:fldCharType="begin"/>
      </w:r>
      <w:r w:rsidR="00A014A2">
        <w:instrText xml:space="preserve"> ADDIN ZOTERO_ITEM CSL_CITATION {"citationID":"a7MsDhBA","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fldChar w:fldCharType="separate"/>
      </w:r>
      <w:r w:rsidR="00A014A2" w:rsidRPr="00A014A2">
        <w:t>(56)</w:t>
      </w:r>
      <w:r w:rsidR="00176C5F">
        <w:fldChar w:fldCharType="end"/>
      </w:r>
      <w:r w:rsidR="00176C5F">
        <w:t xml:space="preserve">, IDEC </w:t>
      </w:r>
      <w:r w:rsidR="00176C5F">
        <w:fldChar w:fldCharType="begin"/>
      </w:r>
      <w:r w:rsidR="005260E4">
        <w:instrText xml:space="preserve"> ADDIN ZOTERO_ITEM CSL_CITATION {"citationID":"p4pjYY6r","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fldChar w:fldCharType="separate"/>
      </w:r>
      <w:r w:rsidR="005260E4" w:rsidRPr="005260E4">
        <w:t>(20)</w:t>
      </w:r>
      <w:r w:rsidR="00176C5F">
        <w:fldChar w:fldCharType="end"/>
      </w:r>
      <w:r w:rsidR="00176C5F">
        <w:t xml:space="preserve">, DKM </w:t>
      </w:r>
      <w:r w:rsidR="00176C5F">
        <w:fldChar w:fldCharType="begin"/>
      </w:r>
      <w:r w:rsidR="005260E4">
        <w:instrText xml:space="preserve"> ADDIN ZOTERO_ITEM CSL_CITATION {"citationID":"eWJTf0n2","properties":{"formattedCitation":"(19)","plainCitation":"(19)","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fldChar w:fldCharType="separate"/>
      </w:r>
      <w:r w:rsidR="005260E4" w:rsidRPr="005260E4">
        <w:t>(19)</w:t>
      </w:r>
      <w:r w:rsidR="00176C5F">
        <w:fldChar w:fldCharType="end"/>
      </w:r>
      <w:r w:rsidR="00176C5F">
        <w:t xml:space="preserve"> and</w:t>
      </w:r>
      <w:r w:rsidR="00176C5F" w:rsidRPr="00176C5F">
        <w:t xml:space="preserve"> </w:t>
      </w:r>
      <w:r w:rsidR="00176C5F">
        <w:t xml:space="preserve">VaDE </w:t>
      </w:r>
      <w:r w:rsidR="00176C5F">
        <w:fldChar w:fldCharType="begin"/>
      </w:r>
      <w:r w:rsidR="00A014A2">
        <w:instrText xml:space="preserve"> ADDIN ZOTERO_ITEM CSL_CITATION {"citationID":"JO3LefHO","properties":{"formattedCitation":"(57)","plainCitation":"(57)","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fldChar w:fldCharType="separate"/>
      </w:r>
      <w:r w:rsidR="00A014A2" w:rsidRPr="00A014A2">
        <w:t>(57)</w:t>
      </w:r>
      <w:r w:rsidR="00176C5F">
        <w:fldChar w:fldCharType="end"/>
      </w:r>
      <w:r w:rsidR="00176C5F">
        <w:t xml:space="preserve">. </w:t>
      </w:r>
    </w:p>
    <w:p w14:paraId="7366EFB8" w14:textId="33D9F493" w:rsidR="000F5AF6" w:rsidRDefault="000F5AF6" w:rsidP="000F5AF6">
      <w:r>
        <w:t xml:space="preserve">DEC </w:t>
      </w:r>
      <w:r w:rsidR="00DC4759">
        <w:fldChar w:fldCharType="begin"/>
      </w:r>
      <w:r w:rsidR="00A014A2">
        <w:instrText xml:space="preserve"> ADDIN ZOTERO_ITEM CSL_CITATION {"citationID":"MYw6G30r","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fldChar w:fldCharType="separate"/>
      </w:r>
      <w:r w:rsidR="00A014A2" w:rsidRPr="00A014A2">
        <w:t>(56)</w:t>
      </w:r>
      <w:r w:rsidR="00DC4759">
        <w:fldChar w:fldCharType="end"/>
      </w:r>
      <w:r w:rsidR="002734B3">
        <w:t>, introduced in</w:t>
      </w:r>
      <w:r w:rsidR="00DC4759">
        <w:t xml:space="preserve"> 2016</w:t>
      </w:r>
      <w:r w:rsidR="000E49B2">
        <w:t xml:space="preserve">, proposes the use of </w:t>
      </w:r>
      <w:r w:rsidR="00176C5F">
        <w:t>DNNs, specifically an autoencoder,</w:t>
      </w:r>
      <w:r w:rsidR="000E49B2" w:rsidRPr="00C64F40">
        <w:t xml:space="preserve"> to simultaneously learn feature representations and cluster assignments. It iteratively refines clusters by optimising a clustering objective in a lower-dimensional space. This process involves computing soft assignments and minimising Kullback-Leibler divergence using an auxiliary target distribution</w:t>
      </w:r>
      <w:r w:rsidR="000E49B2">
        <w:t xml:space="preserve"> to map the autoencoder’</w:t>
      </w:r>
      <w:r w:rsidR="00FC49A7">
        <w:t>s embeddings</w:t>
      </w:r>
      <w:r w:rsidR="000E49B2">
        <w:t xml:space="preserve"> to cluster centroids</w:t>
      </w:r>
      <w:r w:rsidR="000E49B2" w:rsidRPr="00C64F40">
        <w:t>.</w:t>
      </w:r>
      <w:r w:rsidR="00D21D5B">
        <w:t xml:space="preserve"> DEC applies a greedy layer-wise pre-training </w:t>
      </w:r>
      <w:r w:rsidR="00D21D5B">
        <w:fldChar w:fldCharType="begin"/>
      </w:r>
      <w:r w:rsidR="00A014A2">
        <w:instrText xml:space="preserve"> ADDIN ZOTERO_ITEM CSL_CITATION {"citationID":"WdZp8A5R","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fldChar w:fldCharType="separate"/>
      </w:r>
      <w:r w:rsidR="00A014A2" w:rsidRPr="00A014A2">
        <w:t>(55)</w:t>
      </w:r>
      <w:r w:rsidR="00D21D5B">
        <w:fldChar w:fldCharType="end"/>
      </w:r>
      <w:r w:rsidR="00D21D5B">
        <w:t xml:space="preserve"> on the autoencoder starting with weights initialized from a normal distribution.</w:t>
      </w:r>
      <w:r w:rsidR="000E49B2" w:rsidRPr="00C64F40">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6A3A3AFA" w:rsidR="00DC4759" w:rsidRDefault="00DC4759" w:rsidP="000F5AF6">
      <w:r>
        <w:t xml:space="preserve">DeepECT </w:t>
      </w:r>
      <w:r>
        <w:fldChar w:fldCharType="begin"/>
      </w:r>
      <w:r w:rsidR="005260E4">
        <w:instrText xml:space="preserve"> ADDIN ZOTERO_ITEM CSL_CITATION {"citationID":"R2SvmlVc","properties":{"formattedCitation":"(25,26)","plainCitation":"(25,26)","noteIndex":0},"citationItems":[{"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5260E4" w:rsidRPr="005260E4">
        <w:t>(25,26)</w:t>
      </w:r>
      <w:r>
        <w:fldChar w:fldCharType="end"/>
      </w:r>
      <w:r w:rsidR="002734B3">
        <w:t>, introduced in</w:t>
      </w:r>
      <w:r>
        <w:t xml:space="preserve"> 2019</w:t>
      </w:r>
      <w:r w:rsidR="009F0F15">
        <w:t xml:space="preserve">, is a deep hierarchical clustering approach </w:t>
      </w:r>
      <w:r w:rsidR="009F0F15" w:rsidRPr="009F0F15">
        <w:t xml:space="preserve">that combines the strengths of deep learning and traditional clustering methods. </w:t>
      </w:r>
      <w:r w:rsidR="00337AEE">
        <w:t xml:space="preserve">It </w:t>
      </w:r>
      <w:r w:rsidR="00337AEE" w:rsidRPr="00337AEE">
        <w:t xml:space="preserve">uses a generic feedforward autoencoder with a clustering layer that builds a cluster tree </w:t>
      </w:r>
      <w:r w:rsidR="00337AEE">
        <w:t>(</w:t>
      </w:r>
      <w:r w:rsidR="00337AEE" w:rsidRPr="009F0F15">
        <w:t>without needing the number of clusters specified beforehand</w:t>
      </w:r>
      <w:r w:rsidR="00337AEE">
        <w:t xml:space="preserve">) </w:t>
      </w:r>
      <w:r w:rsidR="00337AEE" w:rsidRPr="00337AEE">
        <w:t>in an embedded space, and both the embedding and the tree are trained simultaneously. DeepECT uses a projection-based optimisation strategy that enhances cluster boundaries and preserves orthogonal structural information through a compression loss that penalises the distance between data points and their assigned node centres. It also includes an extension that utilises augmentation methods to ignore known invariances within the data.</w:t>
      </w:r>
      <w:r w:rsidR="00337AEE">
        <w:t xml:space="preserve"> </w:t>
      </w:r>
      <w:r w:rsidR="009F0F15" w:rsidRPr="009F0F15">
        <w:t>Experimental results demonstrate that DeepECT excels in creating high-quality cluster trees and performs competitively with flat clustering methods.</w:t>
      </w:r>
      <w:r w:rsidR="009F0F15">
        <w:t xml:space="preserve"> It was shown to outperform other deep clustering approaches, such as IDEC </w:t>
      </w:r>
      <w:r w:rsidR="009F0F15">
        <w:fldChar w:fldCharType="begin"/>
      </w:r>
      <w:r w:rsidR="005260E4">
        <w:instrText xml:space="preserve"> ADDIN ZOTERO_ITEM CSL_CITATION {"citationID":"nXpFMd1A","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fldChar w:fldCharType="separate"/>
      </w:r>
      <w:r w:rsidR="005260E4" w:rsidRPr="005260E4">
        <w:t>(20)</w:t>
      </w:r>
      <w:r w:rsidR="009F0F15">
        <w:fldChar w:fldCharType="end"/>
      </w:r>
      <w:r w:rsidR="009F0F15">
        <w:t xml:space="preserve"> and simpler approaches that used an autoencoder to reduce dimensionality and a clustering algorithm such as K-Means. </w:t>
      </w:r>
    </w:p>
    <w:p w14:paraId="540414DB" w14:textId="5CD46A33" w:rsidR="00DC4759" w:rsidRDefault="00DC4759" w:rsidP="000F5AF6">
      <w:r>
        <w:t xml:space="preserve">DipDECK </w:t>
      </w:r>
      <w:r>
        <w:fldChar w:fldCharType="begin"/>
      </w:r>
      <w:r w:rsidR="005260E4">
        <w:instrText xml:space="preserve"> ADDIN ZOTERO_ITEM CSL_CITATION {"citationID":"7yKSbigE","properties":{"formattedCitation":"(22)","plainCitation":"(22)","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fldChar w:fldCharType="separate"/>
      </w:r>
      <w:r w:rsidR="005260E4" w:rsidRPr="005260E4">
        <w:t>(22)</w:t>
      </w:r>
      <w:r>
        <w:fldChar w:fldCharType="end"/>
      </w:r>
      <w:r w:rsidR="002734B3">
        <w:t>, introduced in</w:t>
      </w:r>
      <w:r>
        <w:t xml:space="preserve"> 2021</w:t>
      </w:r>
      <w:r w:rsidR="002E5F0E">
        <w:t xml:space="preserve">, is a deep clustering approach that </w:t>
      </w:r>
      <w:r w:rsidR="002E5F0E" w:rsidRPr="002E5F0E">
        <w:t>simultaneously learns data representations and estimates the number of clusters present.</w:t>
      </w:r>
      <w:r w:rsidR="002E5F0E">
        <w:t xml:space="preserve"> D</w:t>
      </w:r>
      <w:r w:rsidR="002E5F0E" w:rsidRPr="002E5F0E">
        <w:t>ipDECK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DipDECK achieves competitive clustering results, accurately estimates cluster numbers, and exhibits robustness across various datasets and parameter settings.</w:t>
      </w:r>
      <w:r w:rsidR="002E5F0E">
        <w:t xml:space="preserve"> Moreover, it was compared with other deep clustering methods and shown to </w:t>
      </w:r>
      <w:r w:rsidR="002E5F0E">
        <w:lastRenderedPageBreak/>
        <w:t xml:space="preserve">outperform them, specifically, DEC </w:t>
      </w:r>
      <w:r w:rsidR="002E5F0E">
        <w:fldChar w:fldCharType="begin"/>
      </w:r>
      <w:r w:rsidR="00A014A2">
        <w:instrText xml:space="preserve"> ADDIN ZOTERO_ITEM CSL_CITATION {"citationID":"TtTk0j0v","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fldChar w:fldCharType="separate"/>
      </w:r>
      <w:r w:rsidR="00A014A2" w:rsidRPr="00A014A2">
        <w:t>(56)</w:t>
      </w:r>
      <w:r w:rsidR="002E5F0E">
        <w:fldChar w:fldCharType="end"/>
      </w:r>
      <w:r w:rsidR="002E5F0E">
        <w:t xml:space="preserve">, IDEC </w:t>
      </w:r>
      <w:r w:rsidR="002E5F0E">
        <w:fldChar w:fldCharType="begin"/>
      </w:r>
      <w:r w:rsidR="005260E4">
        <w:instrText xml:space="preserve"> ADDIN ZOTERO_ITEM CSL_CITATION {"citationID":"SmC3PLAn","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fldChar w:fldCharType="separate"/>
      </w:r>
      <w:r w:rsidR="005260E4" w:rsidRPr="005260E4">
        <w:t>(20)</w:t>
      </w:r>
      <w:r w:rsidR="002E5F0E">
        <w:fldChar w:fldCharType="end"/>
      </w:r>
      <w:r w:rsidR="002E5F0E">
        <w:t xml:space="preserve">, DCN </w:t>
      </w:r>
      <w:r w:rsidR="002E5F0E">
        <w:fldChar w:fldCharType="begin"/>
      </w:r>
      <w:r w:rsidR="005260E4">
        <w:instrText xml:space="preserve"> ADDIN ZOTERO_ITEM CSL_CITATION {"citationID":"oWMoDEXx","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fldChar w:fldCharType="separate"/>
      </w:r>
      <w:r w:rsidR="005260E4" w:rsidRPr="005260E4">
        <w:t>(27)</w:t>
      </w:r>
      <w:r w:rsidR="002E5F0E">
        <w:fldChar w:fldCharType="end"/>
      </w:r>
      <w:r w:rsidR="002E5F0E">
        <w:t xml:space="preserve"> and</w:t>
      </w:r>
      <w:r w:rsidR="002E5F0E" w:rsidRPr="00176C5F">
        <w:t xml:space="preserve"> </w:t>
      </w:r>
      <w:r w:rsidR="002E5F0E">
        <w:t xml:space="preserve">VaDE </w:t>
      </w:r>
      <w:r w:rsidR="002E5F0E">
        <w:fldChar w:fldCharType="begin"/>
      </w:r>
      <w:r w:rsidR="00A014A2">
        <w:instrText xml:space="preserve"> ADDIN ZOTERO_ITEM CSL_CITATION {"citationID":"wLrt4F3z","properties":{"formattedCitation":"(57)","plainCitation":"(57)","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fldChar w:fldCharType="separate"/>
      </w:r>
      <w:r w:rsidR="00A014A2" w:rsidRPr="00A014A2">
        <w:t>(57)</w:t>
      </w:r>
      <w:r w:rsidR="002E5F0E">
        <w:fldChar w:fldCharType="end"/>
      </w:r>
      <w:r w:rsidR="002E5F0E">
        <w:t xml:space="preserve"> on 7 out of 8 datasets.</w:t>
      </w:r>
    </w:p>
    <w:p w14:paraId="2E59FD6C" w14:textId="2BD11407" w:rsidR="00066AAB" w:rsidRDefault="00DC4759" w:rsidP="000F5AF6">
      <w:r>
        <w:t xml:space="preserve">DipEncoder </w:t>
      </w:r>
      <w:r>
        <w:fldChar w:fldCharType="begin"/>
      </w:r>
      <w:r w:rsidR="005260E4">
        <w:instrText xml:space="preserve"> ADDIN ZOTERO_ITEM CSL_CITATION {"citationID":"hRiYl2Uc","properties":{"formattedCitation":"(21)","plainCitation":"(21)","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fldChar w:fldCharType="separate"/>
      </w:r>
      <w:r w:rsidR="005260E4" w:rsidRPr="005260E4">
        <w:t>(21)</w:t>
      </w:r>
      <w:r>
        <w:fldChar w:fldCharType="end"/>
      </w:r>
      <w:r w:rsidR="002734B3">
        <w:t>, introduced in</w:t>
      </w:r>
      <w:r>
        <w:t xml:space="preserve"> 2022</w:t>
      </w:r>
      <w:r w:rsidR="00066AAB">
        <w:t xml:space="preserve">, is a </w:t>
      </w:r>
      <w:r w:rsidR="00066AAB" w:rsidRPr="00066AAB">
        <w:t xml:space="preserve">deep clustering algorithm that leverages Hartigan's Dip-test to enforce multimodality in autoencoders. This approach combines an autoencoder with the Dip-test, enabling the creation of embeddings that clearly separate clusters within a dataset. The DipEncoder uses gradients of the Dip-value with respect to both the projection axis and the data itself to improve cluster separation. </w:t>
      </w:r>
      <w:r w:rsidR="00D64805">
        <w:t xml:space="preserve">It uses two loss terms, one to minimize the modality of within separate clusters and another to maximize modality between combinations of clusters. </w:t>
      </w:r>
      <w:r w:rsidR="00066AAB" w:rsidRPr="00066AAB">
        <w:t>The algorithm updates cluster labels using the Dip-test and requires only the number of clusters as a parameter, offering a parameter-free method for deep clustering. By maximizing multimodality between clusters while ensuring unimodality within individual clusters, the DipEncoder achieves competitive performance compared to state-of-t</w:t>
      </w:r>
      <w:r w:rsidR="00066AAB">
        <w:t xml:space="preserve">he-art deep clustering methods, specifically, DEC </w:t>
      </w:r>
      <w:r w:rsidR="00066AAB">
        <w:fldChar w:fldCharType="begin"/>
      </w:r>
      <w:r w:rsidR="00A014A2">
        <w:instrText xml:space="preserve"> ADDIN ZOTERO_ITEM CSL_CITATION {"citationID":"M6bCXuXB","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fldChar w:fldCharType="separate"/>
      </w:r>
      <w:r w:rsidR="00A014A2" w:rsidRPr="00A014A2">
        <w:t>(56)</w:t>
      </w:r>
      <w:r w:rsidR="00066AAB">
        <w:fldChar w:fldCharType="end"/>
      </w:r>
      <w:r w:rsidR="00066AAB">
        <w:t xml:space="preserve">, IDEC </w:t>
      </w:r>
      <w:r w:rsidR="00066AAB">
        <w:fldChar w:fldCharType="begin"/>
      </w:r>
      <w:r w:rsidR="005260E4">
        <w:instrText xml:space="preserve"> ADDIN ZOTERO_ITEM CSL_CITATION {"citationID":"FJvsH0eI","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fldChar w:fldCharType="separate"/>
      </w:r>
      <w:r w:rsidR="005260E4" w:rsidRPr="005260E4">
        <w:t>(20)</w:t>
      </w:r>
      <w:r w:rsidR="00066AAB">
        <w:fldChar w:fldCharType="end"/>
      </w:r>
      <w:r w:rsidR="00066AAB">
        <w:t xml:space="preserve">, DCN </w:t>
      </w:r>
      <w:r w:rsidR="00066AAB">
        <w:fldChar w:fldCharType="begin"/>
      </w:r>
      <w:r w:rsidR="005260E4">
        <w:instrText xml:space="preserve"> ADDIN ZOTERO_ITEM CSL_CITATION {"citationID":"7md4Hsg3","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fldChar w:fldCharType="separate"/>
      </w:r>
      <w:r w:rsidR="005260E4" w:rsidRPr="005260E4">
        <w:t>(27)</w:t>
      </w:r>
      <w:r w:rsidR="00066AAB">
        <w:fldChar w:fldCharType="end"/>
      </w:r>
      <w:r w:rsidR="00066AAB">
        <w:t xml:space="preserve"> and</w:t>
      </w:r>
      <w:r w:rsidR="00066AAB" w:rsidRPr="00176C5F">
        <w:t xml:space="preserve"> </w:t>
      </w:r>
      <w:r w:rsidR="00066AAB">
        <w:t xml:space="preserve">DipDECK </w:t>
      </w:r>
      <w:r w:rsidR="00066AAB">
        <w:fldChar w:fldCharType="begin"/>
      </w:r>
      <w:r w:rsidR="005260E4">
        <w:instrText xml:space="preserve"> ADDIN ZOTERO_ITEM CSL_CITATION {"citationID":"wXkJdBM9","properties":{"formattedCitation":"(22)","plainCitation":"(22)","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fldChar w:fldCharType="separate"/>
      </w:r>
      <w:r w:rsidR="005260E4" w:rsidRPr="005260E4">
        <w:t>(22)</w:t>
      </w:r>
      <w:r w:rsidR="00066AAB">
        <w:fldChar w:fldCharType="end"/>
      </w:r>
      <w:r w:rsidR="00066AAB">
        <w:t xml:space="preserve"> on 6 out of 10 </w:t>
      </w:r>
      <w:r w:rsidR="00066AAB" w:rsidRPr="00066AAB">
        <w:t>various datasets, including i</w:t>
      </w:r>
      <w:r w:rsidR="00066AAB">
        <w:t xml:space="preserve">mage, numerical, and text data.  </w:t>
      </w:r>
    </w:p>
    <w:p w14:paraId="67122F12" w14:textId="50013F20" w:rsidR="003C4410" w:rsidRDefault="00DC4759" w:rsidP="000F5AF6">
      <w:r>
        <w:t xml:space="preserve">DKM </w:t>
      </w:r>
      <w:r>
        <w:fldChar w:fldCharType="begin"/>
      </w:r>
      <w:r w:rsidR="005260E4">
        <w:instrText xml:space="preserve"> ADDIN ZOTERO_ITEM CSL_CITATION {"citationID":"iDjIGNV0","properties":{"formattedCitation":"(19)","plainCitation":"(19)","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fldChar w:fldCharType="separate"/>
      </w:r>
      <w:r w:rsidR="005260E4" w:rsidRPr="005260E4">
        <w:t>(19)</w:t>
      </w:r>
      <w:r>
        <w:fldChar w:fldCharType="end"/>
      </w:r>
      <w:r w:rsidR="002734B3">
        <w:t>, introduced in</w:t>
      </w:r>
      <w:r>
        <w:t xml:space="preserve"> 2020</w:t>
      </w:r>
      <w:r w:rsidR="00D64805">
        <w:t xml:space="preserve">, is a deep clustering algorithm that </w:t>
      </w:r>
      <w:r w:rsidR="00D64805" w:rsidRPr="00D64805">
        <w:t>jointly learn</w:t>
      </w:r>
      <w:r w:rsidR="00D64805">
        <w:t>s</w:t>
      </w:r>
      <w:r w:rsidR="00D64805" w:rsidRPr="00D64805">
        <w:t xml:space="preserve"> data representations and perform</w:t>
      </w:r>
      <w:r w:rsidR="00D64805">
        <w:t>s</w:t>
      </w:r>
      <w:r w:rsidR="00D64805" w:rsidRPr="00D64805">
        <w:t xml:space="preserve"> </w:t>
      </w:r>
      <w:r w:rsidR="00D64805">
        <w:t>K</w:t>
      </w:r>
      <w:r w:rsidR="00D64805" w:rsidRPr="00D64805">
        <w:t>-Means clustering.</w:t>
      </w:r>
      <w:r w:rsidR="00D64805">
        <w:t xml:space="preserve"> It uses joint optimization through stochastic gradient descent to learn autoencoder-based representations and it uses a differentiable parametrized softmax instead of argmin for K-Means</w:t>
      </w:r>
      <w:r w:rsidR="00D64805" w:rsidRPr="00D64805">
        <w:t xml:space="preserve">. </w:t>
      </w:r>
      <w:r w:rsidR="00D64805">
        <w:t xml:space="preserve">It uses a greedy layer-wise pre-training </w:t>
      </w:r>
      <w:r w:rsidR="00D64805">
        <w:fldChar w:fldCharType="begin"/>
      </w:r>
      <w:r w:rsidR="00A014A2">
        <w:instrText xml:space="preserve"> ADDIN ZOTERO_ITEM CSL_CITATION {"citationID":"TR1Vo6RR","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fldChar w:fldCharType="separate"/>
      </w:r>
      <w:r w:rsidR="00A014A2" w:rsidRPr="00A014A2">
        <w:t>(55)</w:t>
      </w:r>
      <w:r w:rsidR="00D64805">
        <w:fldChar w:fldCharType="end"/>
      </w:r>
      <w:r w:rsidR="00D64805">
        <w:t xml:space="preserve"> for the autoencoder</w:t>
      </w:r>
      <w:r w:rsidR="003C4410">
        <w:t xml:space="preserve"> in one variant and an annealing approach for a second variant</w:t>
      </w:r>
      <w:r w:rsidR="00D64805">
        <w:t xml:space="preserve">. </w:t>
      </w:r>
      <w:r w:rsidR="003C4410" w:rsidRPr="003C4410">
        <w:t>DKM uses a continuous reparametrisation of the objective function</w:t>
      </w:r>
      <w:r w:rsidR="003C4410">
        <w:t xml:space="preserve">. </w:t>
      </w:r>
      <w:r w:rsidR="00D64805" w:rsidRPr="00D64805">
        <w:t xml:space="preserve">Experiments on image and text datasets demonstrate DKM's superior clustering performance compared to </w:t>
      </w:r>
      <w:r w:rsidR="003C4410">
        <w:t xml:space="preserve">other </w:t>
      </w:r>
      <w:r w:rsidR="00D64805" w:rsidRPr="00D64805">
        <w:t xml:space="preserve">deep clustering models </w:t>
      </w:r>
      <w:r w:rsidR="003C4410">
        <w:t>such as</w:t>
      </w:r>
      <w:r w:rsidR="00D64805" w:rsidRPr="00D64805">
        <w:t xml:space="preserve"> DCN </w:t>
      </w:r>
      <w:r w:rsidR="003C4410">
        <w:fldChar w:fldCharType="begin"/>
      </w:r>
      <w:r w:rsidR="005260E4">
        <w:instrText xml:space="preserve"> ADDIN ZOTERO_ITEM CSL_CITATION {"citationID":"B6RhoBRV","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fldChar w:fldCharType="separate"/>
      </w:r>
      <w:r w:rsidR="005260E4" w:rsidRPr="005260E4">
        <w:t>(27)</w:t>
      </w:r>
      <w:r w:rsidR="003C4410">
        <w:fldChar w:fldCharType="end"/>
      </w:r>
      <w:r w:rsidR="003C4410">
        <w:t xml:space="preserve"> </w:t>
      </w:r>
      <w:r w:rsidR="00D64805" w:rsidRPr="00D64805">
        <w:t>and IDEC</w:t>
      </w:r>
      <w:r w:rsidR="003C4410">
        <w:t xml:space="preserve"> </w:t>
      </w:r>
      <w:r w:rsidR="003C4410">
        <w:fldChar w:fldCharType="begin"/>
      </w:r>
      <w:r w:rsidR="005260E4">
        <w:instrText xml:space="preserve"> ADDIN ZOTERO_ITEM CSL_CITATION {"citationID":"6GzYWeuZ","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fldChar w:fldCharType="separate"/>
      </w:r>
      <w:r w:rsidR="005260E4" w:rsidRPr="005260E4">
        <w:t>(20)</w:t>
      </w:r>
      <w:r w:rsidR="003C4410">
        <w:fldChar w:fldCharType="end"/>
      </w:r>
      <w:r w:rsidR="00D64805" w:rsidRPr="00D64805">
        <w:t xml:space="preserve">. </w:t>
      </w:r>
      <w:r w:rsidR="003C4410">
        <w:t>The pretrained variant obtained a slightly higher and more stable performance when compared with the annealing variant.</w:t>
      </w:r>
    </w:p>
    <w:p w14:paraId="34660182" w14:textId="0955B2DB" w:rsidR="000102BB" w:rsidRDefault="00DC4759" w:rsidP="000F5AF6">
      <w:r>
        <w:t xml:space="preserve">IDEC </w:t>
      </w:r>
      <w:r>
        <w:fldChar w:fldCharType="begin"/>
      </w:r>
      <w:r w:rsidR="005260E4">
        <w:instrText xml:space="preserve"> ADDIN ZOTERO_ITEM CSL_CITATION {"citationID":"IbM5FEby","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fldChar w:fldCharType="separate"/>
      </w:r>
      <w:r w:rsidR="005260E4" w:rsidRPr="005260E4">
        <w:t>(20)</w:t>
      </w:r>
      <w:r>
        <w:fldChar w:fldCharType="end"/>
      </w:r>
      <w:r w:rsidR="002734B3">
        <w:t>, introduced in</w:t>
      </w:r>
      <w:r>
        <w:t xml:space="preserve"> 2017</w:t>
      </w:r>
      <w:r w:rsidR="00E7013C">
        <w:t xml:space="preserve">, is a deep clustering approach that </w:t>
      </w:r>
      <w:r w:rsidR="00E7013C" w:rsidRPr="00E7013C">
        <w:t xml:space="preserve">seeks to simultaneously cluster data and learn meaningful feature representations by integrating an autoencoder with a clustering loss function. This combination allows the algorithm to scatter data points while preserving the local structure of the data. </w:t>
      </w:r>
      <w:r w:rsidR="000102BB">
        <w:t>It is stated</w:t>
      </w:r>
      <w:r w:rsidR="00E7013C" w:rsidRPr="00E7013C">
        <w:t xml:space="preserve"> that preserving this structure is vital for effective deep clustering</w:t>
      </w:r>
      <w:r w:rsidR="00E829C9">
        <w:t xml:space="preserve"> as </w:t>
      </w:r>
      <w:r w:rsidR="00E829C9" w:rsidRPr="00E829C9">
        <w:t>clustering losses can sometimes corrupt the feature space, leading to non-representative and meaningless feature</w:t>
      </w:r>
      <w:r w:rsidR="00E7013C" w:rsidRPr="00E7013C">
        <w:t xml:space="preserve">. </w:t>
      </w:r>
      <w:r w:rsidR="00E829C9" w:rsidRPr="00E829C9">
        <w:t>IDEC uses an under-complete autoencoder. IDEC uses a stacked denoising autoencoder</w:t>
      </w:r>
      <w:r w:rsidR="00E829C9">
        <w:t xml:space="preserve"> (with a step of greedy layer-wise pre-training </w:t>
      </w:r>
      <w:r w:rsidR="00E829C9">
        <w:fldChar w:fldCharType="begin"/>
      </w:r>
      <w:r w:rsidR="00A014A2">
        <w:instrText xml:space="preserve"> ADDIN ZOTERO_ITEM CSL_CITATION {"citationID":"z7c482zS","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fldChar w:fldCharType="separate"/>
      </w:r>
      <w:r w:rsidR="00A014A2" w:rsidRPr="00A014A2">
        <w:t>(55)</w:t>
      </w:r>
      <w:r w:rsidR="00E829C9">
        <w:fldChar w:fldCharType="end"/>
      </w:r>
      <w:r w:rsidR="00E829C9">
        <w:t>)</w:t>
      </w:r>
      <w:r w:rsidR="00E829C9" w:rsidRPr="00E829C9">
        <w:t xml:space="preserve">, followed by an under-complete </w:t>
      </w:r>
      <w:r w:rsidR="00B65C59">
        <w:t>(the latent code is of lower size than the input)</w:t>
      </w:r>
      <w:r w:rsidR="00B65C59" w:rsidRPr="00E829C9">
        <w:t xml:space="preserve"> </w:t>
      </w:r>
      <w:r w:rsidR="00E829C9" w:rsidRPr="00E829C9">
        <w:t>autoencoder</w:t>
      </w:r>
      <w:r w:rsidR="00B65C59">
        <w:t xml:space="preserve"> </w:t>
      </w:r>
      <w:r w:rsidR="00E829C9" w:rsidRPr="00E829C9">
        <w:t xml:space="preserve">after </w:t>
      </w:r>
      <w:r w:rsidR="00E829C9">
        <w:t xml:space="preserve">initialization </w:t>
      </w:r>
      <w:r w:rsidR="00E829C9" w:rsidRPr="00E829C9">
        <w:t>to preserve the local structure of the data generating distribution</w:t>
      </w:r>
      <w:r w:rsidR="00E829C9">
        <w:t xml:space="preserve">. </w:t>
      </w:r>
      <w:r w:rsidR="00E829C9" w:rsidRPr="00E829C9">
        <w:t>This constrains the manipulation of the feature space while using a clustering loss to scatter data points</w:t>
      </w:r>
      <w:r w:rsidR="00E7013C" w:rsidRPr="00E7013C">
        <w:t xml:space="preserve">. </w:t>
      </w:r>
      <w:r w:rsidR="000102BB">
        <w:t xml:space="preserve">Moreover, IDEC has been shown to outperform its precursor DEC </w:t>
      </w:r>
      <w:r w:rsidR="000102BB">
        <w:fldChar w:fldCharType="begin"/>
      </w:r>
      <w:r w:rsidR="00A014A2">
        <w:instrText xml:space="preserve"> ADDIN ZOTERO_ITEM CSL_CITATION {"citationID":"gvSSmqP0","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fldChar w:fldCharType="separate"/>
      </w:r>
      <w:r w:rsidR="00A014A2" w:rsidRPr="00A014A2">
        <w:t>(56)</w:t>
      </w:r>
      <w:r w:rsidR="000102BB">
        <w:fldChar w:fldCharType="end"/>
      </w:r>
      <w:r w:rsidR="000102BB">
        <w:t xml:space="preserve"> and simpler approaches that used an autoencoder to reduce dimensionality and a clustering algorithm such as K-Means</w:t>
      </w:r>
    </w:p>
    <w:p w14:paraId="7A30DBE5" w14:textId="1E9B4735" w:rsidR="00DC4759" w:rsidRDefault="00DC4759" w:rsidP="000F5AF6">
      <w:r>
        <w:t xml:space="preserve">N2D </w:t>
      </w:r>
      <w:r>
        <w:fldChar w:fldCharType="begin"/>
      </w:r>
      <w:r w:rsidR="00A014A2">
        <w:instrText xml:space="preserve"> ADDIN ZOTERO_ITEM CSL_CITATION {"citationID":"1CbYNgvh","properties":{"formattedCitation":"(58)","plainCitation":"(58)","noteIndex":0},"citationItems":[{"id":1255,"uris":["http://zotero.org/users/8619560/items/7SJ88PLN"],"itemData":{"id":1255,"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fldChar w:fldCharType="separate"/>
      </w:r>
      <w:r w:rsidR="00A014A2" w:rsidRPr="00A014A2">
        <w:t>(58)</w:t>
      </w:r>
      <w:r>
        <w:fldChar w:fldCharType="end"/>
      </w:r>
      <w:r w:rsidR="002734B3">
        <w:t>, introduced in</w:t>
      </w:r>
      <w:r>
        <w:t xml:space="preserve"> 2021</w:t>
      </w:r>
      <w:r w:rsidR="00A3786A">
        <w:t xml:space="preserve">, is </w:t>
      </w:r>
      <w:r w:rsidR="00F74AE0">
        <w:t xml:space="preserve">a </w:t>
      </w:r>
      <w:r w:rsidR="00A3786A" w:rsidRPr="00A3786A">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w:t>
      </w:r>
      <w:r w:rsidR="00A3786A" w:rsidRPr="00A3786A">
        <w:lastRenderedPageBreak/>
        <w:t xml:space="preserve">performance on image and time-series datasets. Experiments demonstrate N2D's efficiency and effectiveness compared to traditional and state-of-the-art deep clustering methods. </w:t>
      </w:r>
    </w:p>
    <w:p w14:paraId="056CDFCB" w14:textId="4283976D" w:rsidR="00DC4759" w:rsidRPr="000F5AF6" w:rsidRDefault="00DC4759" w:rsidP="000F5AF6">
      <w:r>
        <w:t xml:space="preserve">VaDE </w:t>
      </w:r>
      <w:r>
        <w:fldChar w:fldCharType="begin"/>
      </w:r>
      <w:r w:rsidR="00A014A2">
        <w:instrText xml:space="preserve"> ADDIN ZOTERO_ITEM CSL_CITATION {"citationID":"5iZROCdE","properties":{"formattedCitation":"(57)","plainCitation":"(57)","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fldChar w:fldCharType="separate"/>
      </w:r>
      <w:r w:rsidR="00A014A2" w:rsidRPr="00A014A2">
        <w:t>(57)</w:t>
      </w:r>
      <w:r>
        <w:fldChar w:fldCharType="end"/>
      </w:r>
      <w:r w:rsidR="00A3786A">
        <w:t xml:space="preserve"> </w:t>
      </w:r>
      <w:r w:rsidR="00A3786A" w:rsidRPr="00A3786A">
        <w:t>or Variational Deep Embedding</w:t>
      </w:r>
      <w:r w:rsidR="002734B3">
        <w:t>, introduced in</w:t>
      </w:r>
      <w:r>
        <w:t xml:space="preserve"> 2017</w:t>
      </w:r>
      <w:r w:rsidR="002734B3">
        <w:t>,</w:t>
      </w:r>
      <w:r w:rsidR="00A3786A">
        <w:t xml:space="preserve"> </w:t>
      </w:r>
      <w:r w:rsidR="00A3786A" w:rsidRPr="00A3786A">
        <w:t>is an unsupervised, generative clustering approach that uses variational autoencoders (VAE). It models data generation by combining a Gaussian Mixture Model (GMM) with a deep neural network (DNN), where the GMM selects a cluster</w:t>
      </w:r>
      <w:r w:rsidR="00A3786A">
        <w:t xml:space="preserve"> to produce a latent embedding and the </w:t>
      </w:r>
      <w:r w:rsidR="00A3786A" w:rsidRPr="00A3786A">
        <w:t>DNN decodes this into an observable output. An encoder network is used to infer latent embeddings from observables to maximise the evidence lower bound (ELBO). The method aims to learn suitable representations for clustering tasks and generate realistic samples without supervised training.</w:t>
      </w:r>
      <w:r w:rsidR="00A3786A">
        <w:t xml:space="preserve"> The e</w:t>
      </w:r>
      <w:r w:rsidR="00A3786A" w:rsidRPr="00A3786A">
        <w:t>xperiments</w:t>
      </w:r>
      <w:r w:rsidR="00A3786A">
        <w:t xml:space="preserve"> presented</w:t>
      </w:r>
      <w:r w:rsidR="00A3786A" w:rsidRPr="00A3786A">
        <w:t xml:space="preserve"> demonstrate VaDE's ability to outperform state-of-the-art methods on benchmark datasets.</w:t>
      </w:r>
    </w:p>
    <w:p w14:paraId="0CE990F4" w14:textId="3620292C" w:rsidR="000F5AF6" w:rsidRDefault="00CD0B72" w:rsidP="00FF30DF">
      <w:r>
        <w:t xml:space="preserve">AutoClustering </w:t>
      </w:r>
      <w:r>
        <w:fldChar w:fldCharType="begin"/>
      </w:r>
      <w:r w:rsidR="005260E4">
        <w:instrText xml:space="preserve"> ADDIN ZOTERO_ITEM CSL_CITATION {"citationID":"1fTHvuO0","properties":{"formattedCitation":"(28)","plainCitation":"(28)","noteIndex":0},"citationItems":[{"id":1365,"uris":["http://zotero.org/users/8619560/items/KQ9FQUVY"],"itemData":{"id":1365,"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fldChar w:fldCharType="separate"/>
      </w:r>
      <w:r w:rsidR="005260E4" w:rsidRPr="005260E4">
        <w:t>(28)</w:t>
      </w:r>
      <w:r>
        <w:fldChar w:fldCharType="end"/>
      </w:r>
      <w:r w:rsidR="002734B3">
        <w:t>,</w:t>
      </w:r>
      <w:r>
        <w:t xml:space="preserve"> introduced in 2018</w:t>
      </w:r>
      <w:r w:rsidR="002734B3">
        <w:t>,</w:t>
      </w:r>
      <w:r>
        <w:t xml:space="preserve"> </w:t>
      </w:r>
      <w:r w:rsidRPr="00CD0B72">
        <w:t>a clustering algorithm based on fee</w:t>
      </w:r>
      <w:r>
        <w:t>d-forward neural networks (FFNN</w:t>
      </w:r>
      <w:r w:rsidRPr="00CD0B72">
        <w:t xml:space="preserve">), offering </w:t>
      </w:r>
      <w:r>
        <w:t>an alternative to methods like Self-Organising M</w:t>
      </w:r>
      <w:r w:rsidRPr="00CD0B72">
        <w:t>aps</w:t>
      </w:r>
      <w:r>
        <w:t xml:space="preserve"> (SOM)</w:t>
      </w:r>
      <w:r w:rsidRPr="00CD0B72">
        <w:t>. This approach employs an encoder-decoder structure and a loss function to map data records to clusters and their exemplars</w:t>
      </w:r>
      <w:r w:rsidR="00701E9E">
        <w:t xml:space="preserve"> through distance. The proposed approach of exemplars is conceptually similar to K-means’ cluster centroids</w:t>
      </w:r>
      <w:r w:rsidRPr="00CD0B72">
        <w:t xml:space="preserve">. </w:t>
      </w:r>
      <w:r>
        <w:t>This work introduces an</w:t>
      </w:r>
      <w:r w:rsidRPr="00CD0B72">
        <w:t xml:space="preserve"> improved activation function, facilitating a smooth transition</w:t>
      </w:r>
      <w:r w:rsidR="00701E9E">
        <w:t xml:space="preserve"> from soft-max to max functions</w:t>
      </w:r>
      <w:r w:rsidRPr="00CD0B72">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t>show</w:t>
      </w:r>
      <w:r w:rsidRPr="00CD0B72">
        <w:t xml:space="preserve"> AutoClustering's performance. </w:t>
      </w:r>
    </w:p>
    <w:p w14:paraId="4159E159" w14:textId="77777777" w:rsidR="0029094F" w:rsidRDefault="0029094F" w:rsidP="00FF30DF"/>
    <w:p w14:paraId="49D34E81" w14:textId="29964D67" w:rsidR="00CD451B" w:rsidRPr="0029094F" w:rsidRDefault="00CD451B" w:rsidP="0029094F">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r>
        <w:t>[TBRewritten]</w:t>
      </w:r>
    </w:p>
    <w:p w14:paraId="4A777F4F" w14:textId="77777777" w:rsidR="00CD451B" w:rsidRDefault="00CD451B" w:rsidP="00CD451B">
      <w:pPr>
        <w:spacing w:after="0"/>
      </w:pPr>
      <w:r>
        <w:t>Six metrics were used f</w:t>
      </w:r>
      <w:r w:rsidRPr="00C970C2">
        <w:t>or the validation of results: Adjusted Rand Index (ARI), Adjusted Mutual Information (AMI), V-Measure (VM), Calinski-Harabasz Score (CHS), Davies-Bouldin Score (DBS)</w:t>
      </w:r>
      <w:r>
        <w:t>,</w:t>
      </w:r>
      <w:r w:rsidRPr="00C970C2">
        <w:t xml:space="preserve"> and Silhouette Score (SS). The first three metrics are external metrics, while the last three are internal </w:t>
      </w:r>
      <w:r>
        <w:fldChar w:fldCharType="begin"/>
      </w:r>
      <w:r>
        <w:instrText xml:space="preserve"> ADDIN ZOTERO_ITEM CSL_CITATION {"citationID":"Nq1KqvQZ","properties":{"formattedCitation":"(60)","plainCitation":"(60)","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Pr="00A014A2">
        <w:t>(60)</w:t>
      </w:r>
      <w:r>
        <w:fldChar w:fldCharType="end"/>
      </w:r>
      <w:r>
        <w:t>.</w:t>
      </w:r>
      <w:r w:rsidRPr="00C970C2">
        <w:t xml:space="preserve"> These are clustering performance metrics and are a suitable evaluation of the feature extraction due to the fact that </w:t>
      </w:r>
      <w:r>
        <w:t>spike sorting</w:t>
      </w:r>
      <w:r w:rsidRPr="00C970C2">
        <w:t xml:space="preserve"> does not stop at </w:t>
      </w:r>
      <w:r>
        <w:t>this step but</w:t>
      </w:r>
      <w:r w:rsidRPr="00C970C2">
        <w:t xml:space="preserve"> is followed by clustering. The external metrics provide information about the ability of the clustering algorithm to correctly identify the clusters</w:t>
      </w:r>
      <w:r>
        <w:t xml:space="preserve"> based on a ground truth</w:t>
      </w:r>
      <w:r w:rsidRPr="00C970C2">
        <w:t xml:space="preserve">, which is heavily </w:t>
      </w:r>
      <w:r>
        <w:t>influenced</w:t>
      </w:r>
      <w:r w:rsidRPr="00C970C2">
        <w:t xml:space="preserve"> by the separability offered through the feature extraction. This is due to the fact that with perfect separation, most clustering algorithms will be able to have a high performance. </w:t>
      </w:r>
      <w:r>
        <w:t>On the other hand</w:t>
      </w:r>
      <w:r w:rsidRPr="00C970C2">
        <w:t xml:space="preserve">, the internal metrics </w:t>
      </w:r>
      <w:r>
        <w:t>characterize the clustering based on</w:t>
      </w:r>
      <w:r w:rsidRPr="00C970C2">
        <w:t xml:space="preserve"> the separability and shape of clusters, thus they are adequate for the evaluation of the feature extraction through the use of the ground truth labels</w:t>
      </w:r>
      <w:r>
        <w:t xml:space="preserve"> for synthetic datasets</w:t>
      </w:r>
      <w:r w:rsidRPr="00C970C2">
        <w:t xml:space="preserve">. </w:t>
      </w:r>
      <w:r>
        <w:t>In fewer words, the internal metrics outline the properties of the clusters, while the external metrics evaluate the matching between the clustering and the ground truth. In Table 1, we present a short intuitive description and the range for each of the metrics.</w:t>
      </w:r>
    </w:p>
    <w:p w14:paraId="655BC85F" w14:textId="77777777" w:rsidR="00CD451B" w:rsidRDefault="00CD451B" w:rsidP="00CD451B">
      <w:pPr>
        <w:spacing w:after="0"/>
      </w:pPr>
    </w:p>
    <w:p w14:paraId="08D676A3" w14:textId="77777777" w:rsidR="00CD451B" w:rsidRDefault="00CD451B" w:rsidP="00CD451B">
      <w:r>
        <w:t>Internal vs external – discussion from edging distance</w:t>
      </w:r>
    </w:p>
    <w:p w14:paraId="26920AE8" w14:textId="77777777" w:rsidR="00CD451B" w:rsidRDefault="00CD451B" w:rsidP="00CD451B"/>
    <w:p w14:paraId="4BB928E4" w14:textId="77777777" w:rsidR="00CD451B" w:rsidRDefault="00CD451B" w:rsidP="00CD451B"/>
    <w:p w14:paraId="19629F07" w14:textId="77777777" w:rsidR="00CD451B" w:rsidRDefault="00CD451B" w:rsidP="00CD451B">
      <w:r>
        <w:t>Table1</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CE63CB" w14:paraId="6A8A9F52" w14:textId="77777777" w:rsidTr="00F939B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CE63CB" w:rsidRDefault="00CD451B" w:rsidP="00F939B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5A079559" w14:textId="77777777" w:rsidR="00CD451B" w:rsidRPr="00CE63CB" w:rsidRDefault="00CD451B" w:rsidP="00F939B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6FF954C4" w14:textId="77777777" w:rsidR="00CD451B" w:rsidRPr="00CE63CB" w:rsidRDefault="00CD451B" w:rsidP="00F939B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4B35D073" w14:textId="77777777" w:rsidR="00CD451B" w:rsidRPr="00CE63CB" w:rsidRDefault="00CD451B" w:rsidP="00F939B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CD451B" w:rsidRPr="00CE63CB" w14:paraId="3F2D5C23" w14:textId="77777777" w:rsidTr="00F93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CE63CB" w:rsidRDefault="00CD451B" w:rsidP="00F939B6">
            <w:pPr>
              <w:spacing w:line="360" w:lineRule="auto"/>
              <w:jc w:val="center"/>
              <w:rPr>
                <w:b w:val="0"/>
                <w:bCs w:val="0"/>
              </w:rPr>
            </w:pPr>
            <w:r>
              <w:rPr>
                <w:b w:val="0"/>
                <w:bCs w:val="0"/>
              </w:rPr>
              <w:t>ARI</w:t>
            </w:r>
          </w:p>
        </w:tc>
        <w:tc>
          <w:tcPr>
            <w:tcW w:w="1260" w:type="dxa"/>
            <w:tcBorders>
              <w:top w:val="single" w:sz="4" w:space="0" w:color="auto"/>
            </w:tcBorders>
            <w:noWrap/>
          </w:tcPr>
          <w:p w14:paraId="50BD7D1D"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7596A8"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Pair-by-pair comparison whether the points in the predicted cluster belong in the same true cluster</w:t>
            </w:r>
          </w:p>
        </w:tc>
        <w:tc>
          <w:tcPr>
            <w:tcW w:w="2160" w:type="dxa"/>
            <w:tcBorders>
              <w:top w:val="single" w:sz="4" w:space="0" w:color="auto"/>
            </w:tcBorders>
            <w:noWrap/>
            <w:hideMark/>
          </w:tcPr>
          <w:p w14:paraId="0A216BB3"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CD451B" w:rsidRPr="00CE63CB" w14:paraId="15ACFE21" w14:textId="77777777" w:rsidTr="00F939B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CE63CB" w:rsidRDefault="00CD451B" w:rsidP="00F939B6">
            <w:pPr>
              <w:spacing w:line="360" w:lineRule="auto"/>
              <w:jc w:val="center"/>
              <w:rPr>
                <w:b w:val="0"/>
                <w:bCs w:val="0"/>
              </w:rPr>
            </w:pPr>
            <w:r>
              <w:rPr>
                <w:b w:val="0"/>
                <w:bCs w:val="0"/>
              </w:rPr>
              <w:t>AMI</w:t>
            </w:r>
          </w:p>
        </w:tc>
        <w:tc>
          <w:tcPr>
            <w:tcW w:w="1260" w:type="dxa"/>
            <w:tcBorders>
              <w:bottom w:val="single" w:sz="4" w:space="0" w:color="auto"/>
            </w:tcBorders>
            <w:noWrap/>
          </w:tcPr>
          <w:p w14:paraId="5C46C7D3"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26CD5C7"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Mutual information based on entropy is used to calculate the agreement of true and predicted labels</w:t>
            </w:r>
          </w:p>
        </w:tc>
        <w:tc>
          <w:tcPr>
            <w:tcW w:w="2160" w:type="dxa"/>
            <w:tcBorders>
              <w:bottom w:val="single" w:sz="4" w:space="0" w:color="auto"/>
            </w:tcBorders>
            <w:noWrap/>
            <w:hideMark/>
          </w:tcPr>
          <w:p w14:paraId="4451EAE4"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CD451B" w:rsidRPr="00CE63CB" w14:paraId="3520EA0E" w14:textId="77777777" w:rsidTr="00F93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CE63CB" w:rsidRDefault="00CD451B" w:rsidP="00F939B6">
            <w:pPr>
              <w:spacing w:line="360" w:lineRule="auto"/>
              <w:jc w:val="center"/>
              <w:rPr>
                <w:b w:val="0"/>
                <w:bCs w:val="0"/>
              </w:rPr>
            </w:pPr>
            <w:r>
              <w:rPr>
                <w:b w:val="0"/>
                <w:bCs w:val="0"/>
              </w:rPr>
              <w:t>Purity</w:t>
            </w:r>
          </w:p>
        </w:tc>
        <w:tc>
          <w:tcPr>
            <w:tcW w:w="1260" w:type="dxa"/>
            <w:tcBorders>
              <w:top w:val="single" w:sz="4" w:space="0" w:color="auto"/>
            </w:tcBorders>
            <w:noWrap/>
          </w:tcPr>
          <w:p w14:paraId="4DD4E099"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AB93DD2"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rsidRPr="0032247D">
              <w:t>Cluster homogeneity as the majority class assignment.</w:t>
            </w:r>
          </w:p>
        </w:tc>
        <w:tc>
          <w:tcPr>
            <w:tcW w:w="2160" w:type="dxa"/>
            <w:tcBorders>
              <w:top w:val="single" w:sz="4" w:space="0" w:color="auto"/>
            </w:tcBorders>
            <w:noWrap/>
            <w:hideMark/>
          </w:tcPr>
          <w:p w14:paraId="2F85A53D"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CD451B" w:rsidRPr="00CE63CB" w14:paraId="03FFF82F" w14:textId="77777777" w:rsidTr="00F939B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CE63CB" w:rsidRDefault="00CD451B" w:rsidP="00F939B6">
            <w:pPr>
              <w:spacing w:line="360" w:lineRule="auto"/>
              <w:jc w:val="center"/>
              <w:rPr>
                <w:b w:val="0"/>
                <w:bCs w:val="0"/>
              </w:rPr>
            </w:pPr>
            <w:r>
              <w:rPr>
                <w:b w:val="0"/>
                <w:bCs w:val="0"/>
              </w:rPr>
              <w:t>DBS</w:t>
            </w:r>
          </w:p>
        </w:tc>
        <w:tc>
          <w:tcPr>
            <w:tcW w:w="1260" w:type="dxa"/>
            <w:noWrap/>
          </w:tcPr>
          <w:p w14:paraId="3FFBE717"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3DDD3938"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Ratio of the inter-cluster and intra-cluster sum of squared distances</w:t>
            </w:r>
          </w:p>
        </w:tc>
        <w:tc>
          <w:tcPr>
            <w:tcW w:w="2160" w:type="dxa"/>
            <w:noWrap/>
            <w:hideMark/>
          </w:tcPr>
          <w:p w14:paraId="6AE8E758"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CD451B" w:rsidRPr="00131A93" w14:paraId="36C55F6F" w14:textId="77777777" w:rsidTr="00F93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Default="00CD451B" w:rsidP="00F939B6">
            <w:pPr>
              <w:spacing w:line="360" w:lineRule="auto"/>
              <w:jc w:val="center"/>
              <w:rPr>
                <w:b w:val="0"/>
                <w:bCs w:val="0"/>
              </w:rPr>
            </w:pPr>
            <w:r>
              <w:rPr>
                <w:b w:val="0"/>
                <w:bCs w:val="0"/>
              </w:rPr>
              <w:t>CHS</w:t>
            </w:r>
          </w:p>
        </w:tc>
        <w:tc>
          <w:tcPr>
            <w:tcW w:w="1260" w:type="dxa"/>
            <w:noWrap/>
          </w:tcPr>
          <w:p w14:paraId="055A337C" w14:textId="77777777" w:rsidR="00CD451B" w:rsidRPr="00131A93"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7075D4C4" w14:textId="77777777" w:rsidR="00CD451B" w:rsidRPr="00131A93"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The average of a function that evaluates inter-cluster distances and the size of the cluster</w:t>
            </w:r>
          </w:p>
        </w:tc>
        <w:tc>
          <w:tcPr>
            <w:tcW w:w="2160" w:type="dxa"/>
            <w:noWrap/>
          </w:tcPr>
          <w:p w14:paraId="7370504C" w14:textId="77777777" w:rsidR="00CD451B" w:rsidRPr="00131A93"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CD451B" w:rsidRPr="00131A93" w14:paraId="348EAD63" w14:textId="77777777" w:rsidTr="00F939B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Default="00CD451B" w:rsidP="00F939B6">
            <w:pPr>
              <w:spacing w:line="360" w:lineRule="auto"/>
              <w:jc w:val="center"/>
              <w:rPr>
                <w:b w:val="0"/>
                <w:bCs w:val="0"/>
              </w:rPr>
            </w:pPr>
            <w:r>
              <w:rPr>
                <w:b w:val="0"/>
                <w:bCs w:val="0"/>
              </w:rPr>
              <w:t>SS</w:t>
            </w:r>
          </w:p>
        </w:tc>
        <w:tc>
          <w:tcPr>
            <w:tcW w:w="1260" w:type="dxa"/>
            <w:tcBorders>
              <w:bottom w:val="single" w:sz="4" w:space="0" w:color="auto"/>
            </w:tcBorders>
            <w:noWrap/>
          </w:tcPr>
          <w:p w14:paraId="6ABF68CB" w14:textId="77777777" w:rsidR="00CD451B" w:rsidRPr="00131A93"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4C243167" w14:textId="77777777" w:rsidR="00CD451B" w:rsidRPr="00131A93"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Cluster quality is evaluated as the balance between a cluster’s tightness and separation</w:t>
            </w:r>
          </w:p>
        </w:tc>
        <w:tc>
          <w:tcPr>
            <w:tcW w:w="2160" w:type="dxa"/>
            <w:tcBorders>
              <w:bottom w:val="single" w:sz="4" w:space="0" w:color="auto"/>
            </w:tcBorders>
            <w:noWrap/>
          </w:tcPr>
          <w:p w14:paraId="23880759" w14:textId="77777777" w:rsidR="00CD451B" w:rsidRPr="00131A93"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1A494B32" w14:textId="77777777" w:rsidR="00CD451B" w:rsidRDefault="00CD451B" w:rsidP="00CD451B">
      <w:pPr>
        <w:spacing w:after="0"/>
      </w:pPr>
    </w:p>
    <w:p w14:paraId="293D7BD3" w14:textId="77777777" w:rsidR="00CD451B" w:rsidRDefault="00CD451B" w:rsidP="00CD451B">
      <w:pPr>
        <w:spacing w:after="0"/>
      </w:pPr>
    </w:p>
    <w:p w14:paraId="0D22DA14" w14:textId="77777777" w:rsidR="00CD451B" w:rsidRDefault="00CD451B" w:rsidP="00CD451B">
      <w:pPr>
        <w:spacing w:after="0"/>
      </w:pPr>
      <w:r>
        <w:t xml:space="preserve">We chose a multitude of evaluation metrics rather than an all-encompassing one, as they will appraise the performance from multiple considerations and perspectives. Thus, a method that provides greater performance across these numerous metrics is indicative of a balanced performance with an increased likelihood of an unbiased evaluation. </w:t>
      </w:r>
    </w:p>
    <w:p w14:paraId="0D14E485" w14:textId="77777777" w:rsidR="00CD451B" w:rsidRDefault="00CD451B" w:rsidP="00CD451B">
      <w:pPr>
        <w:spacing w:after="0"/>
      </w:pPr>
    </w:p>
    <w:p w14:paraId="758F7F15" w14:textId="77777777" w:rsidR="00CD451B" w:rsidRPr="00C970C2" w:rsidRDefault="00CD451B" w:rsidP="00CD451B">
      <w:pPr>
        <w:pStyle w:val="MDPI41tablecaption"/>
        <w:spacing w:before="0" w:after="0" w:line="480" w:lineRule="auto"/>
        <w:ind w:left="0"/>
        <w:jc w:val="both"/>
        <w:rPr>
          <w:rFonts w:ascii="Times New Roman" w:eastAsia="Palatino Linotype" w:hAnsi="Times New Roman" w:cs="Times New Roman"/>
          <w:color w:val="auto"/>
        </w:rPr>
      </w:pPr>
      <w:r w:rsidRPr="00C970C2">
        <w:rPr>
          <w:rFonts w:ascii="Times New Roman" w:eastAsia="Palatino Linotype" w:hAnsi="Times New Roman" w:cs="Times New Roman"/>
          <w:b/>
          <w:color w:val="auto"/>
        </w:rPr>
        <w:t xml:space="preserve">Table 1. </w:t>
      </w:r>
      <w:r>
        <w:rPr>
          <w:rFonts w:ascii="Times New Roman" w:eastAsia="Palatino Linotype" w:hAnsi="Times New Roman" w:cs="Times New Roman"/>
          <w:color w:val="auto"/>
        </w:rPr>
        <w:t>An intuitive description for each metric, its type and its range</w:t>
      </w:r>
      <w:r w:rsidRPr="00C970C2">
        <w:rPr>
          <w:rFonts w:ascii="Times New Roman" w:eastAsia="Palatino Linotype" w:hAnsi="Times New Roman" w:cs="Times New Roman"/>
          <w:color w:val="auto"/>
        </w:rPr>
        <w:t xml:space="preserve">. </w:t>
      </w:r>
    </w:p>
    <w:p w14:paraId="1D0B2E62" w14:textId="77777777" w:rsidR="00CD451B" w:rsidRPr="00C970C2" w:rsidRDefault="00CD451B" w:rsidP="00CD451B">
      <w:pPr>
        <w:spacing w:after="0"/>
      </w:pPr>
    </w:p>
    <w:p w14:paraId="50FF32DA" w14:textId="77777777" w:rsidR="00CD451B" w:rsidRPr="00C970C2" w:rsidRDefault="00CD451B" w:rsidP="00CD451B">
      <w:pPr>
        <w:spacing w:after="0"/>
      </w:pPr>
    </w:p>
    <w:p w14:paraId="694EB972" w14:textId="77777777" w:rsidR="00CD451B" w:rsidRPr="00C970C2" w:rsidRDefault="00CD451B" w:rsidP="00CD451B">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instrText xml:space="preserve"> ADDIN ZOTERO_ITEM CSL_CITATION {"citationID":"7vXA6p04","properties":{"formattedCitation":"(61)","plainCitation":"(61)","noteIndex":0},"citationItems":[{"id":"wQC2BQlZ/0lAfIYMF","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Pr="00A014A2">
        <w:t>(61)</w:t>
      </w:r>
      <w:r>
        <w:fldChar w:fldCharType="end"/>
      </w:r>
      <w:r w:rsidRPr="00C970C2">
        <w:t xml:space="preserve">. K-means has a long history of use as a clustering algorithm and many variations have been developed. It was introduced in </w:t>
      </w:r>
      <w:r>
        <w:t>spike sorting</w:t>
      </w:r>
      <w:r w:rsidRPr="00C970C2">
        <w:t xml:space="preserve"> in 1988 and remained the de facto clustering algorithm for a long time</w:t>
      </w:r>
      <w:r>
        <w:t xml:space="preserve"> </w:t>
      </w:r>
      <w:r>
        <w:fldChar w:fldCharType="begin"/>
      </w:r>
      <w:r>
        <w:instrText xml:space="preserve"> ADDIN ZOTERO_ITEM CSL_CITATION {"citationID":"Q8C2xJpW","properties":{"formattedCitation":"(62)","plainCitation":"(62)","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Pr="00A014A2">
        <w:t>(62)</w:t>
      </w:r>
      <w:r>
        <w:fldChar w:fldCharType="end"/>
      </w:r>
      <w:r w:rsidRPr="00C970C2">
        <w:t xml:space="preserve"> </w:t>
      </w:r>
      <w:r>
        <w:fldChar w:fldCharType="begin"/>
      </w:r>
      <w:r>
        <w:instrText xml:space="preserve"> ADDIN ZOTERO_ITEM CSL_CITATION {"citationID":"jf8wxnzc","properties":{"formattedCitation":"(63)","plainCitation":"(63)","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Pr="00A014A2">
        <w:t>(63)</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instrText xml:space="preserve"> ADDIN ZOTERO_ITEM CSL_CITATION {"citationID":"YBLmLEN2","properties":{"formattedCitation":"(9)","plainCitation":"(9)","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Pr="005260E4">
        <w:t>(9)</w:t>
      </w:r>
      <w:r>
        <w:fldChar w:fldCharType="end"/>
      </w:r>
      <w:r w:rsidRPr="00C970C2">
        <w:t xml:space="preserve"> </w:t>
      </w:r>
      <w:r>
        <w:fldChar w:fldCharType="begin"/>
      </w:r>
      <w:r>
        <w:instrText xml:space="preserve"> ADDIN ZOTERO_ITEM CSL_CITATION {"citationID":"dzjo5Cul","properties":{"formattedCitation":"(64)","plainCitation":"(64)","noteIndex":0},"citationItems":[{"id":251,"uris":["http://zotero.org/users/8619560/items/EFBAXJTN"],"itemData":{"id":251,"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Pr="00A014A2">
        <w:t>(64)</w:t>
      </w:r>
      <w:r>
        <w:fldChar w:fldCharType="end"/>
      </w:r>
      <w:r>
        <w:t xml:space="preserve"> and in recent evaluations K-Means has been shown to still be a highly performant option, as it placed third in the evaluation of 25 clustering algorithms </w:t>
      </w:r>
      <w:r>
        <w:fldChar w:fldCharType="begin"/>
      </w:r>
      <w:r>
        <w:instrText xml:space="preserve"> ADDIN ZOTERO_ITEM CSL_CITATION {"citationID":"CjoqKlSL","properties":{"formattedCitation":"(62)","plainCitation":"(62)","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Pr="00A014A2">
        <w:t>(62)</w:t>
      </w:r>
      <w:r>
        <w:fldChar w:fldCharType="end"/>
      </w:r>
      <w:r w:rsidRPr="00C970C2">
        <w:t>.</w:t>
      </w:r>
      <w:r>
        <w:t xml:space="preserve"> </w:t>
      </w:r>
    </w:p>
    <w:p w14:paraId="0C2D4BF8" w14:textId="77777777" w:rsidR="00CD451B" w:rsidRPr="00C970C2" w:rsidRDefault="00CD451B" w:rsidP="00CD451B">
      <w:pPr>
        <w:spacing w:after="0"/>
      </w:pPr>
    </w:p>
    <w:p w14:paraId="40C81EBE" w14:textId="77777777" w:rsidR="00CD451B" w:rsidRDefault="00CD451B" w:rsidP="00CD451B">
      <w:pPr>
        <w:spacing w:after="0"/>
      </w:pPr>
      <w:r w:rsidRPr="00C970C2">
        <w:t xml:space="preserve">ARI </w:t>
      </w:r>
      <w:r>
        <w:fldChar w:fldCharType="begin"/>
      </w:r>
      <w:r>
        <w:instrText xml:space="preserve"> ADDIN ZOTERO_ITEM CSL_CITATION {"citationID":"7uXGke4p","properties":{"formattedCitation":"(65)","plainCitation":"(65)","noteIndex":0},"citationItems":[{"id":"wQC2BQlZ/3NdiWPmq","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Pr="00A014A2">
        <w:t>(65)</w:t>
      </w:r>
      <w:r>
        <w:fldChar w:fldCharType="end"/>
      </w:r>
      <w:r>
        <w:t xml:space="preserve"> </w:t>
      </w:r>
      <w:r>
        <w:fldChar w:fldCharType="begin"/>
      </w:r>
      <w:r>
        <w:instrText xml:space="preserve"> ADDIN ZOTERO_ITEM CSL_CITATION {"citationID":"ktOjJR92","properties":{"formattedCitation":"(66)","plainCitation":"(66)","noteIndex":0},"citationItems":[{"id":"wQC2BQlZ/dWHql86H","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Pr="00A014A2">
        <w:t>(66)</w:t>
      </w:r>
      <w:r>
        <w:fldChar w:fldCharType="end"/>
      </w:r>
      <w:r w:rsidRPr="00C970C2">
        <w:t xml:space="preserve"> </w:t>
      </w:r>
      <w:r>
        <w:fldChar w:fldCharType="begin"/>
      </w:r>
      <w:r>
        <w:instrText xml:space="preserve"> ADDIN ZOTERO_ITEM CSL_CITATION {"citationID":"6oLPlPxG","properties":{"formattedCitation":"(67)","plainCitation":"(67)","noteIndex":0},"citationItems":[{"id":"wQC2BQlZ/hiEcR05q","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Pr="00A014A2">
        <w:t>(67)</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instrText xml:space="preserve"> ADDIN ZOTERO_ITEM CSL_CITATION {"citationID":"VSpnFwn5","properties":{"formattedCitation":"(68)","plainCitation":"(68)","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Pr="00A014A2">
        <w:t>(68)</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58503AF6"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18F2C457"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462F055" w14:textId="77777777" w:rsidR="00CD451B" w:rsidRPr="00C970C2" w:rsidRDefault="00CD451B" w:rsidP="00CD451B">
      <w:pPr>
        <w:spacing w:after="0"/>
      </w:pPr>
    </w:p>
    <w:p w14:paraId="52AAC598" w14:textId="77777777" w:rsidR="00CD451B" w:rsidRDefault="00CD451B" w:rsidP="00CD451B">
      <w:pPr>
        <w:spacing w:after="0"/>
      </w:pPr>
    </w:p>
    <w:p w14:paraId="7C6B3474" w14:textId="77777777" w:rsidR="00CD451B" w:rsidRPr="00276C39" w:rsidRDefault="00CD451B" w:rsidP="00CD451B">
      <w:pPr>
        <w:spacing w:after="0"/>
      </w:pPr>
      <w:r>
        <w:t xml:space="preserve">where </w:t>
      </w:r>
      <w:r w:rsidRPr="00CE63CB">
        <w:rPr>
          <w:i/>
          <w:iCs/>
        </w:rPr>
        <w:t>MaxRI</w:t>
      </w:r>
      <w:r>
        <w:t xml:space="preserve"> is the upper bound and </w:t>
      </w:r>
      <w:r w:rsidRPr="00CE63CB">
        <w:rPr>
          <w:i/>
          <w:iCs/>
        </w:rPr>
        <w:t>ExpectedRI</w:t>
      </w:r>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instrText xml:space="preserve"> ADDIN ZOTERO_ITEM CSL_CITATION {"citationID":"czSEPJip","properties":{"formattedCitation":"(65)","plainCitation":"(65)","noteIndex":0},"citationItems":[{"id":"wQC2BQlZ/3NdiWPmq","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Pr="00A014A2">
        <w:t>(65)</w:t>
      </w:r>
      <w:r>
        <w:fldChar w:fldCharType="end"/>
      </w:r>
      <w:r>
        <w:t xml:space="preserve">. </w:t>
      </w:r>
    </w:p>
    <w:p w14:paraId="37C836FC" w14:textId="77777777" w:rsidR="00CD451B" w:rsidRDefault="00CD451B" w:rsidP="00CD451B">
      <w:pPr>
        <w:spacing w:after="0"/>
      </w:pPr>
    </w:p>
    <w:p w14:paraId="16F22A4E" w14:textId="77777777" w:rsidR="00CD451B" w:rsidRPr="00C970C2" w:rsidRDefault="00CD451B" w:rsidP="00CD451B">
      <w:pPr>
        <w:spacing w:after="0"/>
      </w:pPr>
      <w:r w:rsidRPr="00C970C2">
        <w:t xml:space="preserve">AMI </w:t>
      </w:r>
      <w:r>
        <w:fldChar w:fldCharType="begin"/>
      </w:r>
      <w:r>
        <w:instrText xml:space="preserve"> ADDIN ZOTERO_ITEM CSL_CITATION {"citationID":"7FydpoNr","properties":{"formattedCitation":"(66)","plainCitation":"(66)","noteIndex":0},"citationItems":[{"id":"wQC2BQlZ/dWHql86H","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Pr="00A014A2">
        <w:t>(66)</w:t>
      </w:r>
      <w:r>
        <w:fldChar w:fldCharType="end"/>
      </w:r>
      <w:r>
        <w:t xml:space="preserve"> </w:t>
      </w:r>
      <w:r>
        <w:fldChar w:fldCharType="begin"/>
      </w:r>
      <w:r>
        <w:instrText xml:space="preserve"> ADDIN ZOTERO_ITEM CSL_CITATION {"citationID":"LPRcpaFY","properties":{"formattedCitation":"(69)","plainCitation":"(69)","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Pr="00A014A2">
        <w:t>(69)</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instrText xml:space="preserve"> ADDIN ZOTERO_ITEM CSL_CITATION {"citationID":"kM5oDL3L","properties":{"formattedCitation":"(66)","plainCitation":"(66)","noteIndex":0},"citationItems":[{"id":"wQC2BQlZ/dWHql86H","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Pr="00A014A2">
        <w:t>(66)</w:t>
      </w:r>
      <w:r>
        <w:fldChar w:fldCharType="end"/>
      </w:r>
      <w:r>
        <w:t xml:space="preserve"> </w:t>
      </w:r>
      <w:r>
        <w:fldChar w:fldCharType="begin"/>
      </w:r>
      <w:r>
        <w:instrText xml:space="preserve"> ADDIN ZOTERO_ITEM CSL_CITATION {"citationID":"FNPILbXm","properties":{"formattedCitation":"(70)","plainCitation":"(70)","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Pr="00A014A2">
        <w:t>(70)</w:t>
      </w:r>
      <w:r>
        <w:fldChar w:fldCharType="end"/>
      </w:r>
      <w:r>
        <w:t xml:space="preserve"> </w:t>
      </w:r>
      <w:r>
        <w:fldChar w:fldCharType="begin"/>
      </w:r>
      <w:r>
        <w:instrText xml:space="preserve"> ADDIN ZOTERO_ITEM CSL_CITATION {"citationID":"XQoK4onf","properties":{"formattedCitation":"(71)","plainCitation":"(71)","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Pr="00A014A2">
        <w:t>(71)</w:t>
      </w:r>
      <w:r>
        <w:fldChar w:fldCharType="end"/>
      </w:r>
      <w:r>
        <w:t xml:space="preserve"> </w:t>
      </w:r>
      <w:r w:rsidRPr="00C970C2">
        <w:t>of 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634DB41F"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3703F589"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2DEF4E4E" w14:textId="77777777" w:rsidR="00CD451B" w:rsidRPr="009835ED" w:rsidRDefault="00CD451B" w:rsidP="00CD451B">
      <w:pPr>
        <w:spacing w:after="0"/>
      </w:pPr>
    </w:p>
    <w:p w14:paraId="509BCF64" w14:textId="77777777" w:rsidR="00CD451B" w:rsidRDefault="00CD451B" w:rsidP="00CD451B">
      <w:pPr>
        <w:spacing w:after="0"/>
      </w:pPr>
    </w:p>
    <w:p w14:paraId="04700CFE" w14:textId="77777777" w:rsidR="00CD451B" w:rsidRPr="00C970C2" w:rsidRDefault="00CD451B" w:rsidP="00CD451B">
      <w:pPr>
        <w:spacing w:after="0"/>
      </w:pPr>
    </w:p>
    <w:p w14:paraId="59AF21B2" w14:textId="77777777" w:rsidR="00CD451B" w:rsidRPr="00C970C2" w:rsidRDefault="00CD451B" w:rsidP="00CD451B">
      <w:pPr>
        <w:spacing w:after="0"/>
        <w:rPr>
          <w:szCs w:val="28"/>
        </w:rPr>
      </w:pPr>
    </w:p>
    <w:p w14:paraId="2EAC9710" w14:textId="77777777" w:rsidR="00CD451B" w:rsidRDefault="00CD451B" w:rsidP="00CD451B">
      <w:pPr>
        <w:spacing w:after="0"/>
      </w:pPr>
      <w:r w:rsidRPr="00C970C2">
        <w:t xml:space="preserve">V-Measure </w:t>
      </w:r>
      <w:r>
        <w:fldChar w:fldCharType="begin"/>
      </w:r>
      <w:r>
        <w:instrText xml:space="preserve"> ADDIN ZOTERO_ITEM CSL_CITATION {"citationID":"WK0pyZUb","properties":{"formattedCitation":"(72)","plainCitation":"(72)","noteIndex":0},"citationItems":[{"id":"wQC2BQlZ/zTvHs6Af","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A014A2">
        <w:t>(72)</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hen all the points of a class are part of the same cluster.</w:t>
      </w:r>
      <w:r>
        <w:t xml:space="preserve"> We have chosen beta equal to 1 as given by the original formula </w:t>
      </w:r>
      <w:r>
        <w:fldChar w:fldCharType="begin"/>
      </w:r>
      <w:r>
        <w:instrText xml:space="preserve"> ADDIN ZOTERO_ITEM CSL_CITATION {"citationID":"j1qj93ap","properties":{"formattedCitation":"(72)","plainCitation":"(72)","noteIndex":0},"citationItems":[{"id":"wQC2BQlZ/zTvHs6Af","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A014A2">
        <w:t>(72)</w:t>
      </w:r>
      <w:r>
        <w:fldChar w:fldCharType="end"/>
      </w:r>
      <w:r>
        <w:t xml:space="preserve">. </w:t>
      </w:r>
    </w:p>
    <w:p w14:paraId="2E2BFBC8"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6866FF9F" w14:textId="77777777" w:rsidR="00CD451B" w:rsidRPr="00EF7B08" w:rsidRDefault="00CD451B" w:rsidP="00CD451B">
      <w:pPr>
        <w:spacing w:after="0"/>
        <w:rPr>
          <w:szCs w:val="28"/>
        </w:rPr>
      </w:pPr>
    </w:p>
    <w:p w14:paraId="52695A0A"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EB02553" w14:textId="77777777" w:rsidR="00CD451B" w:rsidRPr="00EF7B08" w:rsidRDefault="00CD451B" w:rsidP="00CD451B">
      <w:pPr>
        <w:spacing w:after="0"/>
        <w:rPr>
          <w:szCs w:val="28"/>
        </w:rPr>
      </w:pPr>
    </w:p>
    <w:p w14:paraId="3694A603"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7FB19827" w14:textId="77777777" w:rsidR="00CD451B" w:rsidRPr="00EF7B08" w:rsidRDefault="00CD451B" w:rsidP="00CD451B">
      <w:pPr>
        <w:spacing w:after="0"/>
      </w:pPr>
    </w:p>
    <w:p w14:paraId="5B2712EB" w14:textId="77777777" w:rsidR="00CD451B" w:rsidRDefault="00CD451B" w:rsidP="00CD451B">
      <w:pPr>
        <w:spacing w:after="0"/>
      </w:pPr>
      <w:r>
        <w:t>where H(C|K) is the conditional entropy of the true cluster given the predicted cluster, H(C) is the entropy of the true cluster, while H(K|C) is the conditional entropy of the predicted cluster given the true cluster and H(K) is the entropy of the predicted cluster.</w:t>
      </w:r>
    </w:p>
    <w:p w14:paraId="050D99DE" w14:textId="77777777" w:rsidR="00CD451B" w:rsidRPr="00C970C2" w:rsidRDefault="00CD451B" w:rsidP="00CD451B">
      <w:pPr>
        <w:spacing w:after="0"/>
      </w:pPr>
    </w:p>
    <w:p w14:paraId="75D47A9D" w14:textId="77777777" w:rsidR="00CD451B" w:rsidRPr="00C970C2" w:rsidRDefault="00CD451B" w:rsidP="00CD451B">
      <w:pPr>
        <w:spacing w:after="0"/>
      </w:pPr>
      <w:r w:rsidRPr="00C970C2">
        <w:lastRenderedPageBreak/>
        <w:t>All the metrics presented until this point are external metrics and require a ground truth to compare with the predicted labels. Furthermore, all these metrics have bounded scores in the [0, 1] interval with higher values being more desirable.</w:t>
      </w:r>
    </w:p>
    <w:p w14:paraId="7370D63D" w14:textId="77777777" w:rsidR="00CD451B" w:rsidRDefault="00CD451B" w:rsidP="00CD451B">
      <w:pPr>
        <w:spacing w:after="0"/>
      </w:pPr>
    </w:p>
    <w:p w14:paraId="4AD7D014" w14:textId="77777777" w:rsidR="00CD451B" w:rsidRDefault="00CD451B" w:rsidP="00CD451B">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54567B16" w14:textId="77777777" w:rsidR="00CD451B" w:rsidRDefault="00CD451B" w:rsidP="00CD451B">
      <w:pPr>
        <w:spacing w:after="0"/>
      </w:pPr>
    </w:p>
    <w:p w14:paraId="14BCE372" w14:textId="77777777" w:rsidR="00CD451B" w:rsidRPr="00C970C2" w:rsidRDefault="00CD451B" w:rsidP="00CD451B">
      <w:pPr>
        <w:spacing w:after="0"/>
      </w:pPr>
    </w:p>
    <w:p w14:paraId="2D6E47D5" w14:textId="77777777" w:rsidR="00CD451B" w:rsidRPr="00C970C2" w:rsidRDefault="00CD451B" w:rsidP="00CD451B">
      <w:pPr>
        <w:spacing w:after="0"/>
      </w:pPr>
      <w:r w:rsidRPr="00C970C2">
        <w:t xml:space="preserve">DBS </w:t>
      </w:r>
      <w:r>
        <w:fldChar w:fldCharType="begin"/>
      </w:r>
      <w:r>
        <w:instrText xml:space="preserve"> ADDIN ZOTERO_ITEM CSL_CITATION {"citationID":"T2Y351by","properties":{"formattedCitation":"(73)","plainCitation":"(73)","noteIndex":0},"citationItems":[{"id":113,"uris":["http://zotero.org/users/8619560/items/JAMXA2K4"],"itemData":{"id":113,"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Pr="00A014A2">
        <w:t>(73)</w:t>
      </w:r>
      <w:r>
        <w:fldChar w:fldCharType="end"/>
      </w:r>
      <w:r w:rsidRPr="00C970C2">
        <w:t xml:space="preserve"> </w:t>
      </w:r>
      <w:r>
        <w:fldChar w:fldCharType="begin"/>
      </w:r>
      <w:r>
        <w:instrText xml:space="preserve"> ADDIN ZOTERO_ITEM CSL_CITATION {"citationID":"ePHXp0Ve","properties":{"formattedCitation":"(74)","plainCitation":"(74)","noteIndex":0},"citationItems":[{"id":112,"uris":["http://zotero.org/users/8619560/items/UYDIEUBT"],"itemData":{"id":112,"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Pr="00A014A2">
        <w:t>(74)</w:t>
      </w:r>
      <w:r>
        <w:fldChar w:fldCharType="end"/>
      </w:r>
      <w:r>
        <w:t xml:space="preserve"> </w:t>
      </w:r>
      <w:r>
        <w:fldChar w:fldCharType="begin"/>
      </w:r>
      <w:r>
        <w:instrText xml:space="preserve"> ADDIN ZOTERO_ITEM CSL_CITATION {"citationID":"yRzUFADP","properties":{"formattedCitation":"(75)","plainCitation":"(75)","noteIndex":0},"citationItems":[{"id":111,"uris":["http://zotero.org/users/8619560/items/DNB2D4N7"],"itemData":{"id":111,"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Pr="00A014A2">
        <w:t>(75)</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counterintuitive as it is the only metric where lower values represent a higher performance.</w:t>
      </w:r>
      <w:r>
        <w:t xml:space="preserve"> The DBS metric is given by the following equations:</w:t>
      </w:r>
    </w:p>
    <w:p w14:paraId="7AC691CA"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2ED3E34D"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11C3D0A0" w14:textId="77777777" w:rsidR="00CD451B" w:rsidRPr="00D21743" w:rsidRDefault="00CD451B" w:rsidP="00CD451B">
      <w:pPr>
        <w:spacing w:after="0"/>
      </w:pPr>
    </w:p>
    <w:p w14:paraId="202740D3" w14:textId="77777777" w:rsidR="00CD451B" w:rsidRDefault="00CD451B" w:rsidP="00CD451B">
      <w:pPr>
        <w:spacing w:after="0"/>
      </w:pPr>
    </w:p>
    <w:p w14:paraId="1CEEA90F" w14:textId="77777777" w:rsidR="00CD451B" w:rsidRPr="00502479" w:rsidRDefault="00CD451B" w:rsidP="00CD451B">
      <w:pPr>
        <w:spacing w:after="0"/>
      </w:pPr>
      <w:r>
        <w:t xml:space="preserve">where </w:t>
      </w:r>
      <w:r w:rsidRPr="00CE63CB">
        <w:rPr>
          <w:i/>
          <w:iCs/>
        </w:rPr>
        <w:t>s</w:t>
      </w:r>
      <w:r w:rsidRPr="00CE63CB">
        <w:rPr>
          <w:i/>
          <w:iCs/>
          <w:vertAlign w:val="subscript"/>
        </w:rPr>
        <w:t>i</w:t>
      </w:r>
      <w:r>
        <w:t xml:space="preserve"> is the mean of all distances between the points of cluster </w:t>
      </w:r>
      <w:r>
        <w:rPr>
          <w:i/>
          <w:iCs/>
        </w:rPr>
        <w:t>i</w:t>
      </w:r>
      <w:r>
        <w:t xml:space="preserve"> and its centroid, </w:t>
      </w:r>
      <w:r w:rsidRPr="00CE63CB">
        <w:rPr>
          <w:i/>
          <w:iCs/>
        </w:rPr>
        <w:t>d</w:t>
      </w:r>
      <w:r w:rsidRPr="00CE63CB">
        <w:rPr>
          <w:i/>
          <w:iCs/>
          <w:vertAlign w:val="subscript"/>
        </w:rPr>
        <w:t>i,j</w:t>
      </w:r>
      <w:r>
        <w:t xml:space="preserve"> is the distance between clusters </w:t>
      </w:r>
      <w:r w:rsidRPr="00CE63CB">
        <w:rPr>
          <w:i/>
          <w:iCs/>
        </w:rPr>
        <w:t>i</w:t>
      </w:r>
      <w:r>
        <w:t xml:space="preserve"> and </w:t>
      </w:r>
      <w:r w:rsidRPr="00CE63CB">
        <w:rPr>
          <w:i/>
          <w:iCs/>
        </w:rPr>
        <w:t>j</w:t>
      </w:r>
      <w:r>
        <w:t xml:space="preserve"> given by their centroids, and </w:t>
      </w:r>
      <w:r w:rsidRPr="00CE63CB">
        <w:rPr>
          <w:i/>
          <w:iCs/>
        </w:rPr>
        <w:t>max(R</w:t>
      </w:r>
      <w:r w:rsidRPr="00E17208">
        <w:rPr>
          <w:i/>
          <w:iCs/>
          <w:vertAlign w:val="subscript"/>
        </w:rPr>
        <w:t>i,j</w:t>
      </w:r>
      <w:r w:rsidRPr="00CE63CB">
        <w:rPr>
          <w:i/>
          <w:iCs/>
        </w:rPr>
        <w:t>)</w:t>
      </w:r>
      <w:r>
        <w:t xml:space="preserve"> is the maximum similarity of clusters </w:t>
      </w:r>
      <w:r w:rsidRPr="00CE63CB">
        <w:rPr>
          <w:i/>
          <w:iCs/>
        </w:rPr>
        <w:t>i</w:t>
      </w:r>
      <w:r>
        <w:t xml:space="preserve"> and </w:t>
      </w:r>
      <w:r w:rsidRPr="00CE63CB">
        <w:rPr>
          <w:i/>
          <w:iCs/>
        </w:rPr>
        <w:t>j</w:t>
      </w:r>
      <w:r>
        <w:t xml:space="preserve">.  </w:t>
      </w:r>
    </w:p>
    <w:p w14:paraId="0AD86617" w14:textId="77777777" w:rsidR="00CD451B" w:rsidRPr="00C970C2" w:rsidRDefault="00CD451B" w:rsidP="00CD451B">
      <w:pPr>
        <w:spacing w:after="0"/>
        <w:rPr>
          <w:szCs w:val="28"/>
        </w:rPr>
      </w:pPr>
    </w:p>
    <w:p w14:paraId="2AD13854" w14:textId="77777777" w:rsidR="00CD451B" w:rsidRDefault="00CD451B" w:rsidP="00CD451B">
      <w:pPr>
        <w:spacing w:after="0"/>
      </w:pPr>
      <w:r w:rsidRPr="00C970C2">
        <w:t xml:space="preserve">CHS </w:t>
      </w:r>
      <w:r>
        <w:fldChar w:fldCharType="begin"/>
      </w:r>
      <w:r>
        <w:instrText xml:space="preserve"> ADDIN ZOTERO_ITEM CSL_CITATION {"citationID":"w9vNwW5Q","properties":{"formattedCitation":"(60)","plainCitation":"(60)","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Pr="00A014A2">
        <w:t>(60)</w:t>
      </w:r>
      <w:r>
        <w:fldChar w:fldCharType="end"/>
      </w:r>
      <w:r>
        <w:t xml:space="preserve"> </w:t>
      </w:r>
      <w:r>
        <w:fldChar w:fldCharType="begin"/>
      </w:r>
      <w:r>
        <w:instrText xml:space="preserve"> ADDIN ZOTERO_ITEM CSL_CITATION {"citationID":"lMOn2c2J","properties":{"formattedCitation":"(72)","plainCitation":"(72)","noteIndex":0},"citationItems":[{"id":"wQC2BQlZ/zTvHs6Af","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A014A2">
        <w:t>(72)</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r w:rsidRPr="00B4536C">
        <w:rPr>
          <w:i/>
          <w:iCs/>
        </w:rPr>
        <w:t>tr(X)</w:t>
      </w:r>
      <w:r>
        <w:t xml:space="preserve"> denotes the trace of between cluster </w:t>
      </w:r>
      <w:r w:rsidRPr="006E4BA9">
        <w:rPr>
          <w:i/>
          <w:iCs/>
        </w:rPr>
        <w:t>Bk</w:t>
      </w:r>
      <w:r>
        <w:t xml:space="preserve"> or within-cluster </w:t>
      </w:r>
      <w:r w:rsidRPr="006E4BA9">
        <w:rPr>
          <w:i/>
          <w:iCs/>
        </w:rPr>
        <w:t>Wk</w:t>
      </w:r>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376ABC4B"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14C6518E" w14:textId="77777777" w:rsidR="00CD451B" w:rsidRPr="00275CBF" w:rsidRDefault="00CD451B" w:rsidP="00CD451B">
      <w:pPr>
        <w:spacing w:after="0"/>
      </w:pPr>
    </w:p>
    <w:p w14:paraId="173372EE" w14:textId="77777777" w:rsidR="00CD451B" w:rsidRPr="00C970C2" w:rsidRDefault="00CD451B" w:rsidP="00CD451B">
      <w:pPr>
        <w:spacing w:after="0"/>
      </w:pPr>
    </w:p>
    <w:p w14:paraId="2BCCCCBC" w14:textId="77777777" w:rsidR="00CD451B" w:rsidRPr="00C970C2" w:rsidRDefault="00CD451B" w:rsidP="00CD451B">
      <w:pPr>
        <w:spacing w:after="0"/>
      </w:pPr>
    </w:p>
    <w:p w14:paraId="6AD70B95" w14:textId="77777777" w:rsidR="00CD451B" w:rsidRDefault="00CD451B" w:rsidP="00CD451B">
      <w:pPr>
        <w:spacing w:after="0"/>
      </w:pPr>
      <w:r w:rsidRPr="00C970C2">
        <w:t xml:space="preserve">SS </w:t>
      </w:r>
      <w:r>
        <w:fldChar w:fldCharType="begin"/>
      </w:r>
      <w:r>
        <w:instrText xml:space="preserve"> ADDIN ZOTERO_ITEM CSL_CITATION {"citationID":"AE8DstdP","properties":{"formattedCitation":"(72)","plainCitation":"(72)","noteIndex":0},"citationItems":[{"id":"wQC2BQlZ/zTvHs6Af","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A014A2">
        <w:t>(72)</w:t>
      </w:r>
      <w:r>
        <w:fldChar w:fldCharType="end"/>
      </w:r>
      <w:r>
        <w:t xml:space="preserve"> </w:t>
      </w:r>
      <w:r>
        <w:fldChar w:fldCharType="begin"/>
      </w:r>
      <w:r>
        <w:instrText xml:space="preserve"> ADDIN ZOTERO_ITEM CSL_CITATION {"citationID":"VuRGLp8s","properties":{"formattedCitation":"(76)","plainCitation":"(76)","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Pr="00A014A2">
        <w:t>(76)</w:t>
      </w:r>
      <w:r>
        <w:fldChar w:fldCharType="end"/>
      </w:r>
      <w:r w:rsidRPr="00C970C2">
        <w:t xml:space="preserve"> (</w:t>
      </w:r>
      <w:r>
        <w:t>12</w:t>
      </w:r>
      <w:r w:rsidRPr="00C970C2">
        <w:t>) is calculated by measuring the mean distance between a point and the rest of the points of that cluster and the mean distance between the point and all the points of the nearest 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56E43150"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0B44B058" w14:textId="77777777" w:rsidR="00CD451B" w:rsidRPr="00275CBF" w:rsidRDefault="00CD451B" w:rsidP="00CD451B">
      <w:pPr>
        <w:spacing w:after="0"/>
      </w:pPr>
    </w:p>
    <w:p w14:paraId="652DD11F" w14:textId="77777777" w:rsidR="00CD451B" w:rsidRDefault="00CD451B" w:rsidP="00CD451B">
      <w:pPr>
        <w:spacing w:after="0"/>
        <w:rPr>
          <w:szCs w:val="28"/>
        </w:rPr>
      </w:pPr>
      <w:r>
        <w:rPr>
          <w:szCs w:val="28"/>
        </w:rPr>
        <w:t xml:space="preserve">where </w:t>
      </w:r>
      <w:r w:rsidRPr="00CE63CB">
        <w:rPr>
          <w:i/>
          <w:iCs/>
          <w:szCs w:val="28"/>
        </w:rPr>
        <w:t>b</w:t>
      </w:r>
      <w:r>
        <w:rPr>
          <w:szCs w:val="28"/>
        </w:rPr>
        <w:t xml:space="preserve"> denotes the average of all distances between a point in cluster </w:t>
      </w:r>
      <w:r w:rsidRPr="00CE63CB">
        <w:rPr>
          <w:i/>
          <w:iCs/>
          <w:szCs w:val="28"/>
        </w:rPr>
        <w:t>i</w:t>
      </w:r>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r w:rsidRPr="00CE63CB">
        <w:rPr>
          <w:i/>
          <w:iCs/>
          <w:szCs w:val="28"/>
        </w:rPr>
        <w:t>i</w:t>
      </w:r>
      <w:r>
        <w:rPr>
          <w:szCs w:val="28"/>
        </w:rPr>
        <w:t xml:space="preserve"> and all other points in the same cluster. </w:t>
      </w:r>
    </w:p>
    <w:p w14:paraId="29BC7219" w14:textId="77777777" w:rsidR="00CD451B" w:rsidRDefault="00CD451B" w:rsidP="00CD451B">
      <w:pPr>
        <w:spacing w:after="0"/>
        <w:rPr>
          <w:szCs w:val="28"/>
        </w:rPr>
      </w:pPr>
    </w:p>
    <w:p w14:paraId="3D71E8C6" w14:textId="77777777" w:rsidR="00CD451B" w:rsidRPr="00C970C2" w:rsidRDefault="00CD451B" w:rsidP="00CD451B">
      <w:pPr>
        <w:spacing w:after="0"/>
      </w:pPr>
      <w:r w:rsidRPr="00C970C2">
        <w:t xml:space="preserve">It is important to mention that although used in evaluation of </w:t>
      </w:r>
      <w:r>
        <w:t>spike sorting</w:t>
      </w:r>
      <w:r w:rsidRPr="00C970C2">
        <w:t xml:space="preserve"> techniques </w:t>
      </w:r>
      <w:r>
        <w:fldChar w:fldCharType="begin"/>
      </w:r>
      <w:r>
        <w:instrText xml:space="preserve"> ADDIN ZOTERO_ITEM CSL_CITATION {"citationID":"vY1CV2wr","properties":{"formattedCitation":"(34)","plainCitation":"(34)","noteIndex":0},"citationItems":[{"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Pr="001725E3">
        <w:t>(34)</w:t>
      </w:r>
      <w:r>
        <w:fldChar w:fldCharType="end"/>
      </w:r>
      <w:r>
        <w:t xml:space="preserve"> </w:t>
      </w:r>
      <w:r>
        <w:fldChar w:fldCharType="begin"/>
      </w:r>
      <w:r>
        <w:instrText xml:space="preserve"> ADDIN ZOTERO_ITEM CSL_CITATION {"citationID":"a7hNnsDl","properties":{"formattedCitation":"(18)","plainCitation":"(18)","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Pr="005260E4">
        <w:t>(18)</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instrText xml:space="preserve"> ADDIN ZOTERO_ITEM CSL_CITATION {"citationID":"wUkNrTBU","properties":{"formattedCitation":"(77)","plainCitation":"(77)","noteIndex":0},"citationItems":[{"id":383,"uris":["http://zotero.org/users/8619560/items/SWISHNZP"],"itemData":{"id":38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Pr="00A014A2">
        <w:t>(77)</w:t>
      </w:r>
      <w:r>
        <w:fldChar w:fldCharType="end"/>
      </w:r>
      <w:r>
        <w:t xml:space="preserve"> </w:t>
      </w:r>
      <w:r>
        <w:fldChar w:fldCharType="begin"/>
      </w:r>
      <w:r>
        <w:instrText xml:space="preserve"> ADDIN ZOTERO_ITEM CSL_CITATION {"citationID":"rKdE5JxV","properties":{"formattedCitation":"(78)","plainCitation":"(78)","noteIndex":0},"citationItems":[{"id":381,"uris":["http://zotero.org/users/8619560/items/EC4FBK4Z"],"itemData":{"id":38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Pr="00A014A2">
        <w:t>(78)</w:t>
      </w:r>
      <w:r>
        <w:fldChar w:fldCharType="end"/>
      </w:r>
      <w:r>
        <w:t xml:space="preserve"> </w:t>
      </w:r>
      <w:r>
        <w:fldChar w:fldCharType="begin"/>
      </w:r>
      <w:r>
        <w:instrText xml:space="preserve"> ADDIN ZOTERO_ITEM CSL_CITATION {"citationID":"cZgmpNYb","properties":{"formattedCitation":"(79)","plainCitation":"(79)","noteIndex":0},"citationItems":[{"id":382,"uris":["http://zotero.org/users/8619560/items/EX2MGLB8"],"itemData":{"id":38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Pr="00A014A2">
        <w:t>(79)</w:t>
      </w:r>
      <w:r>
        <w:fldChar w:fldCharType="end"/>
      </w:r>
      <w:r w:rsidRPr="00C970C2">
        <w:t xml:space="preserve"> </w:t>
      </w:r>
      <w:r>
        <w:fldChar w:fldCharType="begin"/>
      </w:r>
      <w:r>
        <w:instrText xml:space="preserve"> ADDIN ZOTERO_ITEM CSL_CITATION {"citationID":"oVpxwTJb","properties":{"formattedCitation":"(80)","plainCitation":"(80)","noteIndex":0},"citationItems":[{"id":378,"uris":["http://zotero.org/users/8619560/items/HGDLC2EV"],"itemData":{"id":37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Pr="00A014A2">
        <w:t>(80)</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7D9B1F78" w:rsidR="00284D80" w:rsidRPr="00284D80" w:rsidRDefault="00284D80" w:rsidP="00284D80">
      <w:pPr>
        <w:pStyle w:val="Heading2"/>
      </w:pPr>
      <w:r w:rsidRPr="00284D80">
        <w:rPr>
          <w:rStyle w:val="Heading2Char"/>
        </w:rPr>
        <w:t>Data</w:t>
      </w:r>
      <w:r>
        <w:t xml:space="preserve"> [TBRewritten]</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19E8ED3B"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ICA and Isomap</w:t>
      </w:r>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rsidR="005260E4">
        <w:instrText xml:space="preserve"> ADDIN ZOTERO_ITEM CSL_CITATION {"citationID":"usnx9Rmj","properties":{"formattedCitation":"(10)","plainCitation":"(10)","noteIndex":0},"citationItems":[{"id":"wQC2BQlZ/PzehbGV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260E4" w:rsidRPr="005260E4">
        <w:t>(10)</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5260E4">
        <w:instrText xml:space="preserve"> ADDIN ZOTERO_ITEM CSL_CITATION {"citationID":"1JmzcMGr","properties":{"formattedCitation":"(10)","plainCitation":"(10)","noteIndex":0},"citationItems":[{"id":"wQC2BQlZ/PzehbGV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260E4" w:rsidRPr="005260E4">
        <w:t>(10)</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24KHz,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lastRenderedPageBreak/>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t>Real datasets</w:t>
      </w:r>
      <w:r w:rsidRPr="00284D80">
        <w:t xml:space="preserve"> </w:t>
      </w:r>
      <w:r>
        <w:t>[TBRewritten]</w:t>
      </w:r>
    </w:p>
    <w:p w14:paraId="7A1693FC" w14:textId="05BC9E53"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NeuroNexus Technologies, Inc) at 32 kSamples /s (Multi Channel Systems MCS GmbH) during a visual stimulation. The stimuli were presented monocularly on a Beetronics 12VG3 12-inch monitor with a resolution of 1440x900, at 60fps and consisted of full-field drifting gratings (0.11 cycles/deg; 1.75 cycles/s; variable contrast 25–100%; 8 directions in steps of 45°). The animals, on which the extracellular activity was recorded, were placed in the stereotaxic holder (Stoelting Co, Illinois, United States) and anaesthetized. Anesthesia was induced and maintained with isoflurane (ISO) in oxygen (5% for induction, 1-3% for maintenance). The heart rate, respiration rate, core body temperature, and pedal reflex were constantly monitored. A circular craniotomy (1x1 mm) was performed over the left visual cortex of the animal centred on 0-0.5 mm anterior to lambda, 2-2.5 mm lateral to midline. To obtain multiunit activity (MUA) containing signals, the extracellular data was digitally filtered using a band-pass filter with a range of 300Hz-7000Hz using a bidirectional Butterworth IIR filter of order </w:t>
      </w:r>
      <w:r w:rsidRPr="0003194F">
        <w:lastRenderedPageBreak/>
        <w:t xml:space="preserve">3. An amplitude threshold, most commonly chosen between 3 and 5 </w:t>
      </w:r>
      <w:r w:rsidRPr="0003194F">
        <w:fldChar w:fldCharType="begin"/>
      </w:r>
      <w:r w:rsidR="00325B6F">
        <w:instrText xml:space="preserve"> ADDIN ZOTERO_ITEM CSL_CITATION {"citationID":"1roYXXB4","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000F5AF6" w:rsidRPr="000F5AF6">
        <w:t>(1)</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Default="00284D80" w:rsidP="00284D80">
      <w:pPr>
        <w:tabs>
          <w:tab w:val="left" w:pos="216"/>
        </w:tabs>
        <w:spacing w:after="0"/>
      </w:pPr>
      <w:r w:rsidRPr="0003194F">
        <w:t>Multiple datasets were accumulated from each animal over a period of 4 to 6h in order to minimise animal use. All experiments were performed in accordance with the European Communities Council Directive of 22 September 2010 (2010/63/EU) and approved by the Local Ethics Committee (3/CE/02.11.2018) and the National Veterinary Authority (147/04.12.2018).</w:t>
      </w:r>
    </w:p>
    <w:p w14:paraId="2D531F34" w14:textId="77777777" w:rsidR="00A014A2" w:rsidRDefault="00A014A2" w:rsidP="00284D80">
      <w:pPr>
        <w:tabs>
          <w:tab w:val="left" w:pos="216"/>
        </w:tabs>
        <w:spacing w:after="0"/>
      </w:pPr>
    </w:p>
    <w:p w14:paraId="60BD0C8D" w14:textId="48C9F0EB" w:rsidR="00A014A2" w:rsidRPr="00284D80" w:rsidRDefault="00A014A2" w:rsidP="00A014A2">
      <w:pPr>
        <w:pStyle w:val="Heading2"/>
      </w:pPr>
      <w:r>
        <w:rPr>
          <w:rStyle w:val="Heading3Char"/>
          <w:sz w:val="32"/>
          <w:szCs w:val="32"/>
        </w:rPr>
        <w:t xml:space="preserve">Data </w:t>
      </w:r>
      <w:r w:rsidRPr="00284D80">
        <w:rPr>
          <w:rStyle w:val="Heading3Char"/>
          <w:sz w:val="32"/>
          <w:szCs w:val="32"/>
        </w:rPr>
        <w:t>Preprocessing</w:t>
      </w:r>
      <w:r>
        <w:rPr>
          <w:rStyle w:val="Heading3Char"/>
          <w:sz w:val="32"/>
          <w:szCs w:val="32"/>
        </w:rPr>
        <w:t xml:space="preserve"> </w:t>
      </w:r>
      <w:r>
        <w:t>[TBRewritten]</w:t>
      </w:r>
    </w:p>
    <w:p w14:paraId="4F9779D4" w14:textId="77777777" w:rsidR="00A014A2" w:rsidRDefault="00A014A2" w:rsidP="00A014A2">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0129967B" w14:textId="77777777" w:rsidR="00A014A2" w:rsidRPr="00CE63CB" w:rsidRDefault="00000000"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337EA5B5" w14:textId="77777777" w:rsidR="00A014A2" w:rsidRPr="00C970C2" w:rsidRDefault="00A014A2" w:rsidP="00A014A2">
      <w:pPr>
        <w:tabs>
          <w:tab w:val="left" w:pos="216"/>
        </w:tabs>
        <w:spacing w:after="0"/>
      </w:pPr>
    </w:p>
    <w:p w14:paraId="1CA7CD00" w14:textId="77777777" w:rsidR="00A014A2" w:rsidRPr="00C970C2" w:rsidRDefault="00A014A2" w:rsidP="00A014A2">
      <w:pPr>
        <w:tabs>
          <w:tab w:val="left" w:pos="216"/>
        </w:tabs>
        <w:spacing w:after="0"/>
      </w:pPr>
      <w:r w:rsidRPr="00C970C2">
        <w:t>Naturally, the point of start of a portion of the samples has to be changed</w:t>
      </w:r>
      <w:r>
        <w:t>;</w:t>
      </w:r>
      <w:r w:rsidRPr="00C970C2">
        <w:t xml:space="preserve"> this is indicated in formula (1) through the </w:t>
      </w:r>
      <w:r w:rsidRPr="00C970C2">
        <w:rPr>
          <w:i/>
          <w:iCs/>
        </w:rPr>
        <w:t>new_start</w:t>
      </w:r>
      <w:r w:rsidRPr="00C970C2">
        <w:t xml:space="preserve"> and </w:t>
      </w:r>
      <w:r w:rsidRPr="00C970C2">
        <w:rPr>
          <w:i/>
          <w:iCs/>
        </w:rPr>
        <w:t>old_start</w:t>
      </w:r>
      <w:r w:rsidRPr="00C970C2">
        <w:t xml:space="preserve"> terms. The </w:t>
      </w:r>
      <w:r w:rsidRPr="00C970C2">
        <w:rPr>
          <w:i/>
          <w:iCs/>
        </w:rPr>
        <w:t>index</w:t>
      </w:r>
      <w:r w:rsidRPr="00C970C2">
        <w:t xml:space="preserve"> in </w:t>
      </w:r>
      <w:r>
        <w:t xml:space="preserve">equation </w:t>
      </w:r>
      <w:r w:rsidRPr="00C970C2">
        <w:t xml:space="preserve">(1) represents the 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instrText xml:space="preserve"> ADDIN ZOTERO_ITEM CSL_CITATION {"citationID":"OLes9rht","properties":{"formattedCitation":"(59)","plainCitation":"(59)","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Pr="00A014A2">
        <w:t>(59)</w:t>
      </w:r>
      <w:r>
        <w:fldChar w:fldCharType="end"/>
      </w:r>
      <w:r w:rsidRPr="00C970C2">
        <w:t>.</w:t>
      </w:r>
      <w:r>
        <w:t xml:space="preserve"> </w:t>
      </w:r>
    </w:p>
    <w:p w14:paraId="6C703979" w14:textId="77777777" w:rsidR="00A014A2" w:rsidRPr="00C970C2" w:rsidRDefault="00A014A2" w:rsidP="00A014A2">
      <w:pPr>
        <w:tabs>
          <w:tab w:val="left" w:pos="216"/>
        </w:tabs>
        <w:spacing w:after="0"/>
      </w:pPr>
    </w:p>
    <w:p w14:paraId="2859CF8E" w14:textId="77777777" w:rsidR="00A014A2" w:rsidRPr="00C970C2" w:rsidRDefault="00A014A2" w:rsidP="00A014A2">
      <w:pPr>
        <w:tabs>
          <w:tab w:val="left" w:pos="216"/>
        </w:tabs>
        <w:spacing w:after="0"/>
      </w:pPr>
      <w:r>
        <w:t>In addition, we have applied two other preprocessing steps</w:t>
      </w:r>
      <w:r w:rsidRPr="00C970C2">
        <w:t xml:space="preserve">: scaling and shuffling. </w:t>
      </w:r>
    </w:p>
    <w:p w14:paraId="163DED15" w14:textId="77777777" w:rsidR="00A014A2" w:rsidRPr="0003194F" w:rsidRDefault="00A014A2" w:rsidP="00284D80">
      <w:pPr>
        <w:tabs>
          <w:tab w:val="left" w:pos="216"/>
        </w:tabs>
        <w:spacing w:after="0"/>
      </w:pPr>
    </w:p>
    <w:p w14:paraId="315B75F5" w14:textId="77777777" w:rsidR="00CD451B" w:rsidRPr="00C970C2" w:rsidRDefault="00CD451B" w:rsidP="00CD451B">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C8F320" w14:textId="77777777" w:rsidR="00CD451B" w:rsidRPr="00C970C2" w:rsidRDefault="00CD451B" w:rsidP="00CD451B">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39421A90" w14:textId="77777777" w:rsidR="00284D80" w:rsidRDefault="00284D80" w:rsidP="00284D80">
      <w:pPr>
        <w:spacing w:after="0"/>
      </w:pPr>
    </w:p>
    <w:p w14:paraId="00CD0771" w14:textId="77777777" w:rsidR="00A2336F" w:rsidRDefault="00A2336F" w:rsidP="00FF30DF"/>
    <w:p w14:paraId="428DF197" w14:textId="415F9ED7" w:rsidR="00FF30DF" w:rsidRDefault="00FF30DF" w:rsidP="00FF30DF">
      <w:pPr>
        <w:pStyle w:val="Heading1"/>
      </w:pPr>
      <w:r>
        <w:t>Results</w:t>
      </w:r>
      <w:r w:rsidR="00284D80">
        <w:t xml:space="preserve"> [TBRewritten]</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TBRewritten]</w:t>
      </w:r>
    </w:p>
    <w:p w14:paraId="25269506" w14:textId="2935FACB" w:rsidR="00284D80" w:rsidRDefault="00284D80" w:rsidP="00284D80">
      <w:pPr>
        <w:tabs>
          <w:tab w:val="left" w:pos="216"/>
        </w:tabs>
        <w:spacing w:after="0"/>
      </w:pPr>
      <w:r>
        <w:rPr>
          <w:rFonts w:eastAsia="Palatino Linotype"/>
        </w:rPr>
        <w:t xml:space="preserve">The 95 synthetic datasets </w:t>
      </w:r>
      <w:r>
        <w:fldChar w:fldCharType="begin"/>
      </w:r>
      <w:r w:rsidR="005260E4">
        <w:instrText xml:space="preserve"> ADDIN ZOTERO_ITEM CSL_CITATION {"citationID":"wTcYIV8M","properties":{"formattedCitation":"(10)","plainCitation":"(10)","noteIndex":0},"citationItems":[{"id":"wQC2BQlZ/PzehbGV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260E4" w:rsidRPr="005260E4">
        <w:t>(10)</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Bonferroni correction can be examined in the S4 Fig and a ranking of the </w:t>
      </w:r>
      <w:r>
        <w:lastRenderedPageBreak/>
        <w:t xml:space="preserve">methods based on their performance for each metric using Borda rank aggregation </w:t>
      </w:r>
      <w:r>
        <w:fldChar w:fldCharType="begin"/>
      </w:r>
      <w:r w:rsidR="00A014A2">
        <w:instrText xml:space="preserve"> ADDIN ZOTERO_ITEM CSL_CITATION {"citationID":"354WROkP","properties":{"formattedCitation":"(81)","plainCitation":"(81)","noteIndex":0},"citationItems":[{"id":46,"uris":["http://zotero.org/users/8619560/items/XCPMTUEW"],"itemData":{"id":46,"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A014A2" w:rsidRPr="00A014A2">
        <w:t>(81)</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07AB1E34" w14:textId="77777777" w:rsidR="00A014A2" w:rsidRDefault="000F5AF6" w:rsidP="00A014A2">
      <w:pPr>
        <w:pStyle w:val="Bibliography"/>
      </w:pPr>
      <w:r>
        <w:fldChar w:fldCharType="begin"/>
      </w:r>
      <w:r w:rsidR="00A014A2">
        <w:instrText xml:space="preserve"> ADDIN ZOTERO_BIBL {"uncited":[],"omitted":[],"custom":[]} CSL_BIBLIOGRAPHY </w:instrText>
      </w:r>
      <w:r>
        <w:fldChar w:fldCharType="separate"/>
      </w:r>
      <w:r w:rsidR="00A014A2">
        <w:t>1.</w:t>
      </w:r>
      <w:r w:rsidR="00A014A2">
        <w:tab/>
        <w:t xml:space="preserve">Quiroga RQ. Spike sorting. Scholarpedia. 2007 Dec 21;2(12):3583. </w:t>
      </w:r>
    </w:p>
    <w:p w14:paraId="4AB26CAF" w14:textId="77777777" w:rsidR="00A014A2" w:rsidRDefault="00A014A2" w:rsidP="00A014A2">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3A004D77" w14:textId="77777777" w:rsidR="00A014A2" w:rsidRDefault="00A014A2" w:rsidP="00A014A2">
      <w:pPr>
        <w:pStyle w:val="Bibliography"/>
      </w:pPr>
      <w:r>
        <w:t>3.</w:t>
      </w:r>
      <w:r>
        <w:tab/>
        <w:t xml:space="preserve">Brown GD, Yamada S, Sejnowski TJ. Independent component analysis at the neural cocktail party. Trends Neurosci. 2001 Jan;24(1):54–63. </w:t>
      </w:r>
    </w:p>
    <w:p w14:paraId="38A8AA8B" w14:textId="77777777" w:rsidR="00A014A2" w:rsidRDefault="00A014A2" w:rsidP="00A014A2">
      <w:pPr>
        <w:pStyle w:val="Bibliography"/>
      </w:pPr>
      <w:r>
        <w:t>4.</w:t>
      </w:r>
      <w:r>
        <w:tab/>
        <w:t xml:space="preserve">Haykin S, Chen Z. The cocktail party problem. Neural Comput. 2005 Sep;17(9):1875–902. </w:t>
      </w:r>
    </w:p>
    <w:p w14:paraId="39A367F2" w14:textId="77777777" w:rsidR="00A014A2" w:rsidRDefault="00A014A2" w:rsidP="00A014A2">
      <w:pPr>
        <w:pStyle w:val="Bibliography"/>
      </w:pPr>
      <w:r>
        <w:t>5.</w:t>
      </w:r>
      <w:r>
        <w:tab/>
        <w:t xml:space="preserve">Rey HG, Pedreira C, Quian Quiroga R. Past, present and future of spike sorting techniques. Brain Res Bull. 2015 Oct 1;119:106–17. </w:t>
      </w:r>
    </w:p>
    <w:p w14:paraId="4CD77366" w14:textId="77777777" w:rsidR="00A014A2" w:rsidRDefault="00A014A2" w:rsidP="00A014A2">
      <w:pPr>
        <w:pStyle w:val="Bibliography"/>
      </w:pPr>
      <w:r>
        <w:t>6.</w:t>
      </w:r>
      <w:r>
        <w:tab/>
        <w:t xml:space="preserve">Stevenson IH, Kording KP. How advances in neural recording affect data analysis. Nat Neurosci. 2011 Feb;14(2):139–42. </w:t>
      </w:r>
    </w:p>
    <w:p w14:paraId="0072EAA6" w14:textId="77777777" w:rsidR="00A014A2" w:rsidRDefault="00A014A2" w:rsidP="00A014A2">
      <w:pPr>
        <w:pStyle w:val="Bibliography"/>
      </w:pPr>
      <w:r>
        <w:t>7.</w:t>
      </w:r>
      <w:r>
        <w:tab/>
        <w:t xml:space="preserve">Jun JJ, Steinmetz NA, Siegle JH, Denman DJ, Bauza M, Barbarits B, et al. Fully integrated silicon probes for high-density recording of neural activity. Nature. 2017 Nov;551(7679):232–6. </w:t>
      </w:r>
    </w:p>
    <w:p w14:paraId="53A08692" w14:textId="77777777" w:rsidR="00A014A2" w:rsidRDefault="00A014A2" w:rsidP="00A014A2">
      <w:pPr>
        <w:pStyle w:val="Bibliography"/>
      </w:pPr>
      <w:r>
        <w:t>8.</w:t>
      </w:r>
      <w:r>
        <w:tab/>
        <w:t xml:space="preserve">Steinmetz NA, Aydin C, Lebedeva A, Okun M, Pachitariu M, Bauza M, et al. Neuropixels 2.0: A miniaturized high-density probe for stable, long-term brain recordings. Science. 2021 Apr 16;372(6539):eabf4588. </w:t>
      </w:r>
    </w:p>
    <w:p w14:paraId="50576595" w14:textId="77777777" w:rsidR="00A014A2" w:rsidRDefault="00A014A2" w:rsidP="00A014A2">
      <w:pPr>
        <w:pStyle w:val="Bibliography"/>
      </w:pPr>
      <w:r>
        <w:t>9.</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43E0E291" w14:textId="77777777" w:rsidR="00A014A2" w:rsidRDefault="00A014A2" w:rsidP="00A014A2">
      <w:pPr>
        <w:pStyle w:val="Bibliography"/>
      </w:pPr>
      <w:r>
        <w:lastRenderedPageBreak/>
        <w:t>10.</w:t>
      </w:r>
      <w:r>
        <w:tab/>
        <w:t xml:space="preserve">Pedreira C, Martinez J, Ison MJ, Quian Quiroga R. How many neurons can we see with current spike sorting algorithms? J Neurosci Methods. 2012 Oct 15;211(1):58–65. </w:t>
      </w:r>
    </w:p>
    <w:p w14:paraId="25609B8F" w14:textId="77777777" w:rsidR="00A014A2" w:rsidRDefault="00A014A2" w:rsidP="00A014A2">
      <w:pPr>
        <w:pStyle w:val="Bibliography"/>
      </w:pPr>
      <w:r>
        <w:t>11.</w:t>
      </w:r>
      <w:r>
        <w:tab/>
        <w:t xml:space="preserve">Estivill-Castro V. Why so many clustering algorithms: a position paper. SIGKDD Explor Newsl. 2002 Jun 1;4(1):65–75. </w:t>
      </w:r>
    </w:p>
    <w:p w14:paraId="063C9059" w14:textId="77777777" w:rsidR="00A014A2" w:rsidRDefault="00A014A2" w:rsidP="00A014A2">
      <w:pPr>
        <w:pStyle w:val="Bibliography"/>
      </w:pPr>
      <w:r>
        <w:t>12.</w:t>
      </w:r>
      <w:r>
        <w:tab/>
        <w:t xml:space="preserve">Min E, Guo X, Liu Q, Zhang G, Cui J, Long J. A Survey of Clustering With Deep Learning: From the Perspective of Network Architecture. IEEE Access. 2018;6:39501–14. </w:t>
      </w:r>
    </w:p>
    <w:p w14:paraId="5C7A602D" w14:textId="77777777" w:rsidR="00A014A2" w:rsidRDefault="00A014A2" w:rsidP="00A014A2">
      <w:pPr>
        <w:pStyle w:val="Bibliography"/>
      </w:pPr>
      <w:r>
        <w:t>13.</w:t>
      </w:r>
      <w:r>
        <w:tab/>
        <w:t xml:space="preserve">Pinaya W, Vieira S, Garcia-Dias R, Mechelli A. Autoencoders. In 2019. p. 193–208. </w:t>
      </w:r>
    </w:p>
    <w:p w14:paraId="5DC880E0" w14:textId="77777777" w:rsidR="00A014A2" w:rsidRDefault="00A014A2" w:rsidP="00A014A2">
      <w:pPr>
        <w:pStyle w:val="Bibliography"/>
      </w:pPr>
      <w:r>
        <w:t>14.</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70050C1B" w14:textId="77777777" w:rsidR="00A014A2" w:rsidRDefault="00A014A2" w:rsidP="00A014A2">
      <w:pPr>
        <w:pStyle w:val="Bibliography"/>
      </w:pPr>
      <w:r>
        <w:t>15.</w:t>
      </w:r>
      <w:r>
        <w:tab/>
        <w:t xml:space="preserve">Hinton GE, Salakhutdinov RR. Reducing the dimensionality of data with neural networks. Science. 2006 Jul 28;313(5786):504–7. </w:t>
      </w:r>
    </w:p>
    <w:p w14:paraId="0CAE55E2" w14:textId="77777777" w:rsidR="00A014A2" w:rsidRDefault="00A014A2" w:rsidP="00A014A2">
      <w:pPr>
        <w:pStyle w:val="Bibliography"/>
      </w:pPr>
      <w:r>
        <w:t>16.</w:t>
      </w:r>
      <w:r>
        <w:tab/>
        <w:t xml:space="preserve">Wang W, Huang Y, Wang Y, Wang L. Generalized Autoencoder: A Neural Network Framework for Dimensionality Reduction. In: 2014 IEEE Conference on Computer Vision and Pattern Recognition Workshops. 2014. p. 496–503. </w:t>
      </w:r>
    </w:p>
    <w:p w14:paraId="17216C23" w14:textId="77777777" w:rsidR="00A014A2" w:rsidRDefault="00A014A2" w:rsidP="00A014A2">
      <w:pPr>
        <w:pStyle w:val="Bibliography"/>
      </w:pPr>
      <w:r>
        <w:t>17.</w:t>
      </w:r>
      <w:r>
        <w:tab/>
        <w:t xml:space="preserve">Wang Y, Yao H, Zhao S. Auto-encoder based dimensionality reduction. Neurocomputing. 2016 Apr 5;184:232–42. </w:t>
      </w:r>
    </w:p>
    <w:p w14:paraId="783E348E" w14:textId="77777777" w:rsidR="00A014A2" w:rsidRDefault="00A014A2" w:rsidP="00A014A2">
      <w:pPr>
        <w:pStyle w:val="Bibliography"/>
      </w:pPr>
      <w:r>
        <w:t>18.</w:t>
      </w:r>
      <w:r>
        <w:tab/>
        <w:t>Radmanesh M, Rezaei AA, Jalili M, Hashemi A, Goudarzi MM. Online spike sorting via deep contractive autoencoder. Neural Netw [Internet]. 2022 Aug 5 [cited 2022 Aug 11]; Available from: https://www.sciencedirect.com/science/article/pii/S089360802200301X</w:t>
      </w:r>
    </w:p>
    <w:p w14:paraId="0573347C" w14:textId="77777777" w:rsidR="00A014A2" w:rsidRDefault="00A014A2" w:rsidP="00A014A2">
      <w:pPr>
        <w:pStyle w:val="Bibliography"/>
      </w:pPr>
      <w:r>
        <w:t>19.</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2FB12721" w14:textId="77777777" w:rsidR="00A014A2" w:rsidRDefault="00A014A2" w:rsidP="00A014A2">
      <w:pPr>
        <w:pStyle w:val="Bibliography"/>
      </w:pPr>
      <w:r>
        <w:t>20.</w:t>
      </w:r>
      <w:r>
        <w:tab/>
        <w:t xml:space="preserve">Guo X, Gao L, Liu X, Yin J. Improved Deep Embedded Clustering with Local Structure Preservation. 2017;1753–9. </w:t>
      </w:r>
    </w:p>
    <w:p w14:paraId="3A36EBAA" w14:textId="77777777" w:rsidR="00A014A2" w:rsidRDefault="00A014A2" w:rsidP="00A014A2">
      <w:pPr>
        <w:pStyle w:val="Bibliography"/>
      </w:pPr>
      <w:r>
        <w:t>21.</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67FBA7F4" w14:textId="77777777" w:rsidR="00A014A2" w:rsidRDefault="00A014A2" w:rsidP="00A014A2">
      <w:pPr>
        <w:pStyle w:val="Bibliography"/>
      </w:pPr>
      <w:r>
        <w:t>22.</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3C673B9E" w14:textId="77777777" w:rsidR="00A014A2" w:rsidRDefault="00A014A2" w:rsidP="00A014A2">
      <w:pPr>
        <w:pStyle w:val="Bibliography"/>
      </w:pPr>
      <w:r>
        <w:lastRenderedPageBreak/>
        <w:t>23.</w:t>
      </w:r>
      <w:r>
        <w:tab/>
        <w:t>Miklautz L, Bauer LGM, Mautz D, Tschiatschek S, Böhm C, Plant C. Details (Don’t) Matter: Isolating Cluster Information in Deep Embedded Spaces. In 2021 [cited 2025 Feb 10]. p. 2826–32. Available from: https://www.ijcai.org/proceedings/2021/389</w:t>
      </w:r>
    </w:p>
    <w:p w14:paraId="5F66FF87" w14:textId="77777777" w:rsidR="00A014A2" w:rsidRDefault="00A014A2" w:rsidP="00A014A2">
      <w:pPr>
        <w:pStyle w:val="Bibliography"/>
      </w:pPr>
      <w:r>
        <w:t>24.</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0D65C3CD" w14:textId="77777777" w:rsidR="00A014A2" w:rsidRDefault="00A014A2" w:rsidP="00A014A2">
      <w:pPr>
        <w:pStyle w:val="Bibliography"/>
      </w:pPr>
      <w:r>
        <w:t>25.</w:t>
      </w:r>
      <w:r>
        <w:tab/>
        <w:t>Mautz D, Plant C, Böhm C. Deep Embedded Cluster Tree. In: 2019 IEEE International Conference on Data Mining (ICDM) [Internet]. 2019 [cited 2025 Feb 10]. p. 1258–63. Available from: https://ieeexplore.ieee.org/abstract/document/8970987</w:t>
      </w:r>
    </w:p>
    <w:p w14:paraId="14153637" w14:textId="77777777" w:rsidR="00A014A2" w:rsidRDefault="00A014A2" w:rsidP="00A014A2">
      <w:pPr>
        <w:pStyle w:val="Bibliography"/>
      </w:pPr>
      <w:r>
        <w:t>26.</w:t>
      </w:r>
      <w:r>
        <w:tab/>
        <w:t xml:space="preserve">Mautz D, Plant C, Böhm C. DeepECT: The Deep Embedded Cluster Tree. Data Sci Eng. 2020 Dec 1;5(4):419–32. </w:t>
      </w:r>
    </w:p>
    <w:p w14:paraId="0CCD8BF0" w14:textId="77777777" w:rsidR="00A014A2" w:rsidRDefault="00A014A2" w:rsidP="00A014A2">
      <w:pPr>
        <w:pStyle w:val="Bibliography"/>
      </w:pPr>
      <w:r>
        <w:t>27.</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447E3341" w14:textId="77777777" w:rsidR="00A014A2" w:rsidRDefault="00A014A2" w:rsidP="00A014A2">
      <w:pPr>
        <w:pStyle w:val="Bibliography"/>
      </w:pPr>
      <w:r>
        <w:t>28.</w:t>
      </w:r>
      <w:r>
        <w:tab/>
        <w:t>Kimura M. AutoClustering: A Feed-Forward Neural Network Based Clustering Algorithm. In: 2018 IEEE International Conference on Data Mining Workshops (ICDMW) [Internet]. 2018 [cited 2025 May 2]. p. 659–66. Available from: https://ieeexplore.ieee.org/document/8637379</w:t>
      </w:r>
    </w:p>
    <w:p w14:paraId="38811FE0" w14:textId="77777777" w:rsidR="00A014A2" w:rsidRDefault="00A014A2" w:rsidP="00A014A2">
      <w:pPr>
        <w:pStyle w:val="Bibliography"/>
      </w:pPr>
      <w:r>
        <w:t>29.</w:t>
      </w:r>
      <w:r>
        <w:tab/>
        <w:t xml:space="preserve">Hartigan JA, Hartigan PM. The Dip Test of Unimodality. Ann Stat. 1985 Mar;13(1):70–84. </w:t>
      </w:r>
    </w:p>
    <w:p w14:paraId="4CB0B75B" w14:textId="77777777" w:rsidR="00A014A2" w:rsidRDefault="00A014A2" w:rsidP="00A014A2">
      <w:pPr>
        <w:pStyle w:val="Bibliography"/>
      </w:pPr>
      <w:r>
        <w:t>30.</w:t>
      </w:r>
      <w:r>
        <w:tab/>
        <w:t xml:space="preserve">Ren Y, Wang N, Li M, Xu Z. Deep density-based image clustering. Knowl-Based Syst. 2020 Jun 7;197:105841. </w:t>
      </w:r>
    </w:p>
    <w:p w14:paraId="3276F5E0" w14:textId="77777777" w:rsidR="00A014A2" w:rsidRDefault="00A014A2" w:rsidP="00A014A2">
      <w:pPr>
        <w:pStyle w:val="Bibliography"/>
      </w:pPr>
      <w:r>
        <w:t>31.</w:t>
      </w:r>
      <w:r>
        <w:tab/>
        <w:t>Buzsáki G. Rhythms of the Brain [Internet]. New York: Oxford University Press; 2006 [cited 2021 Dec 8]. 464 p. Available from: https://oxford.universitypressscholarship.com/10.1093/acprof:oso/9780195301069.001.0001/acprof-9780195301069</w:t>
      </w:r>
    </w:p>
    <w:p w14:paraId="18C367B9" w14:textId="77777777" w:rsidR="00A014A2" w:rsidRDefault="00A014A2" w:rsidP="00A014A2">
      <w:pPr>
        <w:pStyle w:val="Bibliography"/>
      </w:pPr>
      <w:r>
        <w:t>32.</w:t>
      </w:r>
      <w:r>
        <w:tab/>
        <w:t xml:space="preserve">Lewicki MS. A review of methods for spike sorting: the detection and classification of neural action potentials. Netw Bristol Engl. 1998 Nov;9(4):R53-78. </w:t>
      </w:r>
    </w:p>
    <w:p w14:paraId="1B6ED36A" w14:textId="77777777" w:rsidR="00A014A2" w:rsidRDefault="00A014A2" w:rsidP="00A014A2">
      <w:pPr>
        <w:pStyle w:val="Bibliography"/>
      </w:pPr>
      <w:r>
        <w:t>33.</w:t>
      </w:r>
      <w:r>
        <w:tab/>
        <w:t xml:space="preserve">Bear M, Connors B, Paradiso M. Neuroscience: Exploring the brain: Fourth edition. 2015. 1 p. </w:t>
      </w:r>
    </w:p>
    <w:p w14:paraId="05B14D9F" w14:textId="77777777" w:rsidR="00A014A2" w:rsidRDefault="00A014A2" w:rsidP="00A014A2">
      <w:pPr>
        <w:pStyle w:val="Bibliography"/>
      </w:pPr>
      <w:r>
        <w:t>34.</w:t>
      </w:r>
      <w:r>
        <w:tab/>
        <w:t xml:space="preserve">Eom J, Park IY, Kim S, Jang H, Park S, Huh Y, et al. Deep-learned spike representations and sorting via an ensemble of auto-encoders. Neural Netw. 2021 Feb 1;134:131–42. </w:t>
      </w:r>
    </w:p>
    <w:p w14:paraId="7DFB8481" w14:textId="77777777" w:rsidR="00A014A2" w:rsidRDefault="00A014A2" w:rsidP="00A014A2">
      <w:pPr>
        <w:pStyle w:val="Bibliography"/>
      </w:pPr>
      <w:r>
        <w:t>35.</w:t>
      </w:r>
      <w:r>
        <w:tab/>
        <w:t xml:space="preserve">Meyer LM, Zamani M, Rokai J, Demosthenous A. Deep learning-based spike sorting: a survey. J Neural Eng. 2024 Nov;21(6):061003. </w:t>
      </w:r>
    </w:p>
    <w:p w14:paraId="35174E76" w14:textId="77777777" w:rsidR="00A014A2" w:rsidRDefault="00A014A2" w:rsidP="00A014A2">
      <w:pPr>
        <w:pStyle w:val="Bibliography"/>
      </w:pPr>
      <w:r>
        <w:t>36.</w:t>
      </w:r>
      <w:r>
        <w:tab/>
        <w:t>Dimensionality reduction: a comparative review | BibSonomy [Internet]. [cited 2022 Aug 11]. Available from: https://www.bibsonomy.org/bibtex/2ed03568f0e9bca9cdaf6b25304e55940/peter.ralph</w:t>
      </w:r>
    </w:p>
    <w:p w14:paraId="5A29D99C" w14:textId="77777777" w:rsidR="00A014A2" w:rsidRDefault="00A014A2" w:rsidP="00A014A2">
      <w:pPr>
        <w:pStyle w:val="Bibliography"/>
      </w:pPr>
      <w:r>
        <w:lastRenderedPageBreak/>
        <w:t>37.</w:t>
      </w:r>
      <w:r>
        <w:tab/>
        <w:t xml:space="preserve">Meister M, Pine J, Baylor DA. Multi-neuronal signals from the retina: acquisition and analysis. J Neurosci Methods. 1994 Jan 1;51(1):95–106. </w:t>
      </w:r>
    </w:p>
    <w:p w14:paraId="128E2039" w14:textId="77777777" w:rsidR="00A014A2" w:rsidRDefault="00A014A2" w:rsidP="00A014A2">
      <w:pPr>
        <w:pStyle w:val="Bibliography"/>
      </w:pPr>
      <w:r>
        <w:t>38.</w:t>
      </w:r>
      <w:r>
        <w:tab/>
        <w:t xml:space="preserve">Pouzat C, Mazor O, Laurent G. Using noise signature to optimize spike-sorting and to assess neuronal classification quality. J Neurosci Methods. 2002 Dec 31;122(1):43–57. </w:t>
      </w:r>
    </w:p>
    <w:p w14:paraId="7176E96B" w14:textId="77777777" w:rsidR="00A014A2" w:rsidRDefault="00A014A2" w:rsidP="00A014A2">
      <w:pPr>
        <w:pStyle w:val="Bibliography"/>
      </w:pPr>
      <w:r>
        <w:t>39.</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79E5AF58" w14:textId="77777777" w:rsidR="00A014A2" w:rsidRDefault="00A014A2" w:rsidP="00A014A2">
      <w:pPr>
        <w:pStyle w:val="Bibliography"/>
      </w:pPr>
      <w:r>
        <w:t>40.</w:t>
      </w:r>
      <w:r>
        <w:tab/>
        <w:t xml:space="preserve">Hulata E, Segev R, Ben-Jacob E. A method for spike sorting and detection based on wavelet packets and Shannon’s mutual information. J Neurosci Methods. 2002 May 30;117(1):1–12. </w:t>
      </w:r>
    </w:p>
    <w:p w14:paraId="7B84BE5F" w14:textId="77777777" w:rsidR="00A014A2" w:rsidRDefault="00A014A2" w:rsidP="00A014A2">
      <w:pPr>
        <w:pStyle w:val="Bibliography"/>
      </w:pPr>
      <w:r>
        <w:t>41.</w:t>
      </w:r>
      <w:r>
        <w:tab/>
        <w:t xml:space="preserve">Chung JE, Magland JF, Barnett AH, Tolosa VM, Tooker AC, Lee KY, et al. A fully automated approach to spike sorting. Neuron. 2017 Sep 13;95(6):1381-1394.e6. </w:t>
      </w:r>
    </w:p>
    <w:p w14:paraId="2E884902" w14:textId="77777777" w:rsidR="00A014A2" w:rsidRDefault="00A014A2" w:rsidP="00A014A2">
      <w:pPr>
        <w:pStyle w:val="Bibliography"/>
      </w:pPr>
      <w:r>
        <w:t>42.</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3D65AD5D" w14:textId="77777777" w:rsidR="00A014A2" w:rsidRDefault="00A014A2" w:rsidP="00A014A2">
      <w:pPr>
        <w:pStyle w:val="Bibliography"/>
      </w:pPr>
      <w:r>
        <w:t>43.</w:t>
      </w:r>
      <w:r>
        <w:tab/>
        <w:t xml:space="preserve">Yuan Y, Yang C, Si J. The M-Sorter: An automatic and robust spike detection and classification system. J Neurosci Methods. 2012 Sep 30;210(2):281–90. </w:t>
      </w:r>
    </w:p>
    <w:p w14:paraId="00B8A83F" w14:textId="77777777" w:rsidR="00A014A2" w:rsidRDefault="00A014A2" w:rsidP="00A014A2">
      <w:pPr>
        <w:pStyle w:val="Bibliography"/>
      </w:pPr>
      <w:r>
        <w:t>44.</w:t>
      </w:r>
      <w:r>
        <w:tab/>
        <w:t xml:space="preserve">Mishra S, Sarkar U, Taraphder S, Datta S, Swain D, Saikhom R, et al. Principal Component Analysis. Int J Livest Res. 2017 Jan 1;1. </w:t>
      </w:r>
    </w:p>
    <w:p w14:paraId="471B3C19" w14:textId="77777777" w:rsidR="00A014A2" w:rsidRDefault="00A014A2" w:rsidP="00A014A2">
      <w:pPr>
        <w:pStyle w:val="Bibliography"/>
      </w:pPr>
      <w:r>
        <w:t>45.</w:t>
      </w:r>
      <w:r>
        <w:tab/>
        <w:t xml:space="preserve">Adamos DA, Kosmidis EK, Theophilidis G. Performance evaluation of PCA-based spike sorting algorithms. Comput Methods Programs Biomed. 2008 Sep 1;91(3):232–44. </w:t>
      </w:r>
    </w:p>
    <w:p w14:paraId="7ADD624C" w14:textId="77777777" w:rsidR="00A014A2" w:rsidRDefault="00A014A2" w:rsidP="00A014A2">
      <w:pPr>
        <w:pStyle w:val="Bibliography"/>
      </w:pPr>
      <w:r>
        <w:t>46.</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1A10F366" w14:textId="77777777" w:rsidR="00A014A2" w:rsidRDefault="00A014A2" w:rsidP="00A014A2">
      <w:pPr>
        <w:pStyle w:val="Bibliography"/>
      </w:pPr>
      <w:r>
        <w:t>47.</w:t>
      </w:r>
      <w:r>
        <w:tab/>
        <w:t xml:space="preserve">Abeles M, Goldstein MH. Multispike train analysis. Proc IEEE. 1977 May;65(5):762–73. </w:t>
      </w:r>
    </w:p>
    <w:p w14:paraId="17565837" w14:textId="77777777" w:rsidR="00A014A2" w:rsidRDefault="00A014A2" w:rsidP="00A014A2">
      <w:pPr>
        <w:pStyle w:val="Bibliography"/>
      </w:pPr>
      <w:r>
        <w:t>48.</w:t>
      </w:r>
      <w:r>
        <w:tab/>
        <w:t xml:space="preserve">Toosi R, Akhaee MA, Dehaqani MRA. An automatic spike sorting algorithm based on adaptive spike detection and a mixture of skew-t distributions. Sci Rep. 2021 Jul 6;11(1):13925. </w:t>
      </w:r>
    </w:p>
    <w:p w14:paraId="6682E662" w14:textId="77777777" w:rsidR="00A014A2" w:rsidRDefault="00A014A2" w:rsidP="00A014A2">
      <w:pPr>
        <w:pStyle w:val="Bibliography"/>
      </w:pPr>
      <w:r>
        <w:t>49.</w:t>
      </w:r>
      <w:r>
        <w:tab/>
        <w:t xml:space="preserve">Hyvärinen A. Independent component analysis: recent advances. Philos Transact A Math Phys Eng Sci. 2013 Feb 13;371(1984):20110534. </w:t>
      </w:r>
    </w:p>
    <w:p w14:paraId="46CD247A" w14:textId="77777777" w:rsidR="00A014A2" w:rsidRDefault="00A014A2" w:rsidP="00A014A2">
      <w:pPr>
        <w:pStyle w:val="Bibliography"/>
      </w:pPr>
      <w:r>
        <w:t>50.</w:t>
      </w:r>
      <w:r>
        <w:tab/>
        <w:t xml:space="preserve">Tiganj Z, Mboup M. Neural spike sorting using iterative ICA and a deflation-based approach. J Neural Eng. 2012 Dec;9(6):066002. </w:t>
      </w:r>
    </w:p>
    <w:p w14:paraId="46FD4538" w14:textId="77777777" w:rsidR="00A014A2" w:rsidRDefault="00A014A2" w:rsidP="00A014A2">
      <w:pPr>
        <w:pStyle w:val="Bibliography"/>
      </w:pPr>
      <w:r>
        <w:lastRenderedPageBreak/>
        <w:t>51.</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7D555A92" w14:textId="77777777" w:rsidR="00A014A2" w:rsidRDefault="00A014A2" w:rsidP="00A014A2">
      <w:pPr>
        <w:pStyle w:val="Bibliography"/>
      </w:pPr>
      <w:r>
        <w:t>52.</w:t>
      </w:r>
      <w:r>
        <w:tab/>
        <w:t xml:space="preserve">Tenenbaum JB, de Silva V, Langford JC. A global geometric framework for nonlinear dimensionality reduction. Science. 2000 Dec 22;290(5500):2319–23. </w:t>
      </w:r>
    </w:p>
    <w:p w14:paraId="4E807C17" w14:textId="77777777" w:rsidR="00A014A2" w:rsidRDefault="00A014A2" w:rsidP="00A014A2">
      <w:pPr>
        <w:pStyle w:val="Bibliography"/>
      </w:pPr>
      <w:r>
        <w:t>53.</w:t>
      </w:r>
      <w:r>
        <w:tab/>
        <w:t xml:space="preserve">Zhou H, Wang F, Tao P. t-Distributed Stochastic Neighbor Embedding Method with the Least Information Loss for Macromolecular Simulations. J Chem Theory Comput. 2018 Nov 13;14(11):5499–510. </w:t>
      </w:r>
    </w:p>
    <w:p w14:paraId="32254B4F" w14:textId="77777777" w:rsidR="00A014A2" w:rsidRDefault="00A014A2" w:rsidP="00A014A2">
      <w:pPr>
        <w:pStyle w:val="Bibliography"/>
      </w:pPr>
      <w:r>
        <w:t>54.</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5BC6DE14" w14:textId="77777777" w:rsidR="00A014A2" w:rsidRDefault="00A014A2" w:rsidP="00A014A2">
      <w:pPr>
        <w:pStyle w:val="Bibliography"/>
      </w:pPr>
      <w:r>
        <w:t>55.</w:t>
      </w:r>
      <w:r>
        <w:tab/>
        <w:t xml:space="preserve">Bengio Y, Lamblin P, Popovici D, Larochelle H, Montreal U. Greedy layer-wise training of deep networks. Vol. 19, Advances in Neural Information Processing Systems. 2007. </w:t>
      </w:r>
    </w:p>
    <w:p w14:paraId="774290EF" w14:textId="77777777" w:rsidR="00A014A2" w:rsidRDefault="00A014A2" w:rsidP="00A014A2">
      <w:pPr>
        <w:pStyle w:val="Bibliography"/>
      </w:pPr>
      <w:r>
        <w:t>56.</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4FBF21B3" w14:textId="77777777" w:rsidR="00A014A2" w:rsidRDefault="00A014A2" w:rsidP="00A014A2">
      <w:pPr>
        <w:pStyle w:val="Bibliography"/>
      </w:pPr>
      <w:r>
        <w:t>57.</w:t>
      </w:r>
      <w:r>
        <w:tab/>
        <w:t xml:space="preserve">Jiang Z, Zheng Y, Tan H, Tang B, Zhou H. Variational Deep Embedding: An Unsupervised and Generative Approach to Clustering. 2017;1965–72. </w:t>
      </w:r>
    </w:p>
    <w:p w14:paraId="727CBA0C" w14:textId="77777777" w:rsidR="00A014A2" w:rsidRDefault="00A014A2" w:rsidP="00A014A2">
      <w:pPr>
        <w:pStyle w:val="Bibliography"/>
      </w:pPr>
      <w:r>
        <w:t>58.</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35FA5F63" w14:textId="77777777" w:rsidR="00A014A2" w:rsidRDefault="00A014A2" w:rsidP="00A014A2">
      <w:pPr>
        <w:pStyle w:val="Bibliography"/>
      </w:pPr>
      <w:r>
        <w:t>59.</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612A2AB6" w14:textId="77777777" w:rsidR="00A014A2" w:rsidRDefault="00A014A2" w:rsidP="00A014A2">
      <w:pPr>
        <w:pStyle w:val="Bibliography"/>
      </w:pPr>
      <w:r>
        <w:t>60.</w:t>
      </w:r>
      <w:r>
        <w:tab/>
        <w:t xml:space="preserve">Rendón E, Abundez I, Arizmendi A, Quiroz EM. Internal versus External cluster validation indexes. 2011;5(1):8. </w:t>
      </w:r>
    </w:p>
    <w:p w14:paraId="29B5687A" w14:textId="77777777" w:rsidR="00A014A2" w:rsidRDefault="00A014A2" w:rsidP="00A014A2">
      <w:pPr>
        <w:pStyle w:val="Bibliography"/>
      </w:pPr>
      <w:r>
        <w:t>61.</w:t>
      </w:r>
      <w:r>
        <w:tab/>
        <w:t xml:space="preserve">MacQueen J. Some methods for classification and analysis of multivariate observations. Proc Fifth Berkeley Symp Math Stat Probab Vol 1 Stat. 1967 Jan 1;5.1:281–98. </w:t>
      </w:r>
    </w:p>
    <w:p w14:paraId="2F75DA6D" w14:textId="77777777" w:rsidR="00A014A2" w:rsidRDefault="00A014A2" w:rsidP="00A014A2">
      <w:pPr>
        <w:pStyle w:val="Bibliography"/>
      </w:pPr>
      <w:r>
        <w:t>62.</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574953B9" w14:textId="77777777" w:rsidR="00A014A2" w:rsidRDefault="00A014A2" w:rsidP="00A014A2">
      <w:pPr>
        <w:pStyle w:val="Bibliography"/>
      </w:pPr>
      <w:r>
        <w:lastRenderedPageBreak/>
        <w:t>63.</w:t>
      </w:r>
      <w:r>
        <w:tab/>
        <w:t xml:space="preserve">Salganicoff M, Sarna M, Sax L, Gerstein GL. Unsupervised waveform classification for multi-neuron recordings: a real-time, software-based system. I. Algorithms and implementation. J Neurosci Methods. 1988 Oct;25(3):181–7. </w:t>
      </w:r>
    </w:p>
    <w:p w14:paraId="331DCF07" w14:textId="77777777" w:rsidR="00A014A2" w:rsidRDefault="00A014A2" w:rsidP="00A014A2">
      <w:pPr>
        <w:pStyle w:val="Bibliography"/>
      </w:pPr>
      <w:r>
        <w:t>64.</w:t>
      </w:r>
      <w:r>
        <w:tab/>
        <w:t xml:space="preserve">Caro-Martín CR, Delgado-García JM, Gruart A, Sánchez-Campusano R. Spike sorting based on shape, phase, and distribution features, and K-TOPS clustering with validity and error indices. Sci Rep. 2018 Dec 12;8(1):17796. </w:t>
      </w:r>
    </w:p>
    <w:p w14:paraId="199C0BD3" w14:textId="77777777" w:rsidR="00A014A2" w:rsidRDefault="00A014A2" w:rsidP="00A014A2">
      <w:pPr>
        <w:pStyle w:val="Bibliography"/>
      </w:pPr>
      <w:r>
        <w:t>65.</w:t>
      </w:r>
      <w:r>
        <w:tab/>
        <w:t xml:space="preserve">Hubert L, Arabie P. Comparing partitions. J Classif. 1985 Dec 1;2(1):193–218. </w:t>
      </w:r>
    </w:p>
    <w:p w14:paraId="127E4DAF" w14:textId="77777777" w:rsidR="00A014A2" w:rsidRDefault="00A014A2" w:rsidP="00A014A2">
      <w:pPr>
        <w:pStyle w:val="Bibliography"/>
      </w:pPr>
      <w:r>
        <w:t>66.</w:t>
      </w:r>
      <w:r>
        <w:tab/>
        <w:t xml:space="preserve">Vinh NX, Epps J, Bailey J. Information Theoretic Measures for Clusterings Comparison: Variants, Properties, Normalization and Correction for Chance. :18. </w:t>
      </w:r>
    </w:p>
    <w:p w14:paraId="1276F69D" w14:textId="77777777" w:rsidR="00A014A2" w:rsidRDefault="00A014A2" w:rsidP="00A014A2">
      <w:pPr>
        <w:pStyle w:val="Bibliography"/>
      </w:pPr>
      <w:r>
        <w:t>67.</w:t>
      </w:r>
      <w:r>
        <w:tab/>
        <w:t xml:space="preserve">Steinley D. Properties of the Hubert-Arable Adjusted Rand Index. Psychol Methods. 2004;9(3):386–96. </w:t>
      </w:r>
    </w:p>
    <w:p w14:paraId="78DF95CF" w14:textId="77777777" w:rsidR="00A014A2" w:rsidRDefault="00A014A2" w:rsidP="00A014A2">
      <w:pPr>
        <w:pStyle w:val="Bibliography"/>
      </w:pPr>
      <w:r>
        <w:t>68.</w:t>
      </w:r>
      <w:r>
        <w:tab/>
        <w:t xml:space="preserve">Fowlkes EB, Mallows CL. A Method for Comparing Two Hierarchical Clusterings. J Am Stat Assoc. 1983;78(383):553–69. </w:t>
      </w:r>
    </w:p>
    <w:p w14:paraId="34832FEB" w14:textId="77777777" w:rsidR="00A014A2" w:rsidRDefault="00A014A2" w:rsidP="00A014A2">
      <w:pPr>
        <w:pStyle w:val="Bibliography"/>
      </w:pPr>
      <w:r>
        <w:t>69.</w:t>
      </w:r>
      <w:r>
        <w:tab/>
        <w:t xml:space="preserve">Strehl A, Ghosh J. Cluster Ensembles --- A Knowledge Reuse Framework for Combining Multiple Partitions. J Mach Learn Res. 2002;3(Dec):583–617. </w:t>
      </w:r>
    </w:p>
    <w:p w14:paraId="27D21ED1" w14:textId="77777777" w:rsidR="00A014A2" w:rsidRDefault="00A014A2" w:rsidP="00A014A2">
      <w:pPr>
        <w:pStyle w:val="Bibliography"/>
      </w:pPr>
      <w:r>
        <w:t>70.</w:t>
      </w:r>
      <w:r>
        <w:tab/>
        <w:t xml:space="preserve">Lazarenko D, Bonald T. Pairwise Adjusted Mutual Information. 2021. </w:t>
      </w:r>
    </w:p>
    <w:p w14:paraId="42F5069A" w14:textId="77777777" w:rsidR="00A014A2" w:rsidRDefault="00A014A2" w:rsidP="00A014A2">
      <w:pPr>
        <w:pStyle w:val="Bibliography"/>
      </w:pPr>
      <w:r>
        <w:t>71.</w:t>
      </w:r>
      <w:r>
        <w:tab/>
        <w:t xml:space="preserve">Vinh N, Epps J, Bailey J. Information theoretic measures for clusterings comparison: Is a correction for chance necessary? ICML. 2009. 135 p. </w:t>
      </w:r>
    </w:p>
    <w:p w14:paraId="4D0B1125" w14:textId="77777777" w:rsidR="00A014A2" w:rsidRDefault="00A014A2" w:rsidP="00A014A2">
      <w:pPr>
        <w:pStyle w:val="Bibliography"/>
      </w:pPr>
      <w:r>
        <w:t>72.</w:t>
      </w:r>
      <w:r>
        <w:tab/>
        <w:t xml:space="preserve">Rosenberg A, Hirschberg J. V-Measure: A Conditional Entropy-Based External Cluster Evaluation Measure. In 2007. p. 410–20. </w:t>
      </w:r>
    </w:p>
    <w:p w14:paraId="3C9D920E" w14:textId="77777777" w:rsidR="00A014A2" w:rsidRDefault="00A014A2" w:rsidP="00A014A2">
      <w:pPr>
        <w:pStyle w:val="Bibliography"/>
      </w:pPr>
      <w:r>
        <w:t>73.</w:t>
      </w:r>
      <w:r>
        <w:tab/>
        <w:t xml:space="preserve">Caliński T, JA H. A Dendrite Method for Cluster Analysis. Commun Stat - Theory Methods. 1974 Jan 1;3:1–27. </w:t>
      </w:r>
    </w:p>
    <w:p w14:paraId="03F90638" w14:textId="77777777" w:rsidR="00A014A2" w:rsidRDefault="00A014A2" w:rsidP="00A014A2">
      <w:pPr>
        <w:pStyle w:val="Bibliography"/>
      </w:pPr>
      <w:r>
        <w:t>74.</w:t>
      </w:r>
      <w:r>
        <w:tab/>
        <w:t xml:space="preserve">Davies DL, Bouldin DW. A Cluster Separation Measure. IEEE Trans Pattern Anal Mach Intell. 1979 Apr;PAMI-1(2):224–7. </w:t>
      </w:r>
    </w:p>
    <w:p w14:paraId="037051BD" w14:textId="77777777" w:rsidR="00A014A2" w:rsidRDefault="00A014A2" w:rsidP="00A014A2">
      <w:pPr>
        <w:pStyle w:val="Bibliography"/>
      </w:pPr>
      <w:r>
        <w:t>75.</w:t>
      </w:r>
      <w:r>
        <w:tab/>
        <w:t xml:space="preserve">Halkidi M, Batistakis Y, Vazirgiannis M. On Clustering Validation Techniques. J Intell Inf Syst. 2001 Dec 1;17(2):107–45. </w:t>
      </w:r>
    </w:p>
    <w:p w14:paraId="06FC6667" w14:textId="77777777" w:rsidR="00A014A2" w:rsidRDefault="00A014A2" w:rsidP="00A014A2">
      <w:pPr>
        <w:pStyle w:val="Bibliography"/>
      </w:pPr>
      <w:r>
        <w:t>76.</w:t>
      </w:r>
      <w:r>
        <w:tab/>
        <w:t xml:space="preserve">Rousseeuw PJ. Silhouettes: A graphical aid to the interpretation and validation of cluster analysis. J Comput Appl Math. 1987 Nov 1;20:53–65. </w:t>
      </w:r>
    </w:p>
    <w:p w14:paraId="1BF12D60" w14:textId="77777777" w:rsidR="00A014A2" w:rsidRDefault="00A014A2" w:rsidP="00A014A2">
      <w:pPr>
        <w:pStyle w:val="Bibliography"/>
      </w:pPr>
      <w:r>
        <w:t>77.</w:t>
      </w:r>
      <w:r>
        <w:tab/>
        <w:t xml:space="preserve">Wegier W, Ksieniewicz P. Application of Imbalanced Data Classification Quality Metrics as Weighting Methods of the Ensemble Data Stream Classification Algorithms. Entropy Basel Switz. 2020 Jul 31;22(8):E849. </w:t>
      </w:r>
    </w:p>
    <w:p w14:paraId="0E6678F2" w14:textId="77777777" w:rsidR="00A014A2" w:rsidRDefault="00A014A2" w:rsidP="00A014A2">
      <w:pPr>
        <w:pStyle w:val="Bibliography"/>
      </w:pPr>
      <w:r>
        <w:t>78.</w:t>
      </w:r>
      <w:r>
        <w:tab/>
        <w:t xml:space="preserve">Sun Y, Wong AKC, Kamel MS. Classification of imbalanced data: a review. Int J Pattern Recognit Artif Intell. 2009 Jun;23(04):687–719. </w:t>
      </w:r>
    </w:p>
    <w:p w14:paraId="0C3A90D1" w14:textId="77777777" w:rsidR="00A014A2" w:rsidRDefault="00A014A2" w:rsidP="00A014A2">
      <w:pPr>
        <w:pStyle w:val="Bibliography"/>
      </w:pPr>
      <w:r>
        <w:lastRenderedPageBreak/>
        <w:t>79.</w:t>
      </w:r>
      <w:r>
        <w:tab/>
        <w:t xml:space="preserve">Joshi MV, Kumar V, Agarwal RC. Evaluating boosting algorithms to classify rare classes: comparison and improvements. In: Proceedings 2001 IEEE International Conference on Data Mining. 2001. p. 257–64. </w:t>
      </w:r>
    </w:p>
    <w:p w14:paraId="3DD25E8B" w14:textId="77777777" w:rsidR="00A014A2" w:rsidRDefault="00A014A2" w:rsidP="00A014A2">
      <w:pPr>
        <w:pStyle w:val="Bibliography"/>
      </w:pPr>
      <w:r>
        <w:t>80.</w:t>
      </w:r>
      <w:r>
        <w:tab/>
        <w:t xml:space="preserve">Weiss GM. Mining with rarity: a unifying framework. ACM SIGKDD Explor Newsl. 2004 Jun;6(1):7–19. </w:t>
      </w:r>
    </w:p>
    <w:p w14:paraId="4A81D250" w14:textId="77777777" w:rsidR="00A014A2" w:rsidRDefault="00A014A2" w:rsidP="00A014A2">
      <w:pPr>
        <w:pStyle w:val="Bibliography"/>
      </w:pPr>
      <w:r>
        <w:t>81.</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2844975A"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309282837">
    <w:abstractNumId w:val="4"/>
  </w:num>
  <w:num w:numId="2" w16cid:durableId="935869397">
    <w:abstractNumId w:val="2"/>
  </w:num>
  <w:num w:numId="3" w16cid:durableId="329527650">
    <w:abstractNumId w:val="0"/>
  </w:num>
  <w:num w:numId="4" w16cid:durableId="1518108465">
    <w:abstractNumId w:val="3"/>
  </w:num>
  <w:num w:numId="5" w16cid:durableId="7186728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102BB"/>
    <w:rsid w:val="000647FF"/>
    <w:rsid w:val="00066AAB"/>
    <w:rsid w:val="000834F1"/>
    <w:rsid w:val="000934B2"/>
    <w:rsid w:val="000C0258"/>
    <w:rsid w:val="000E49B2"/>
    <w:rsid w:val="000F5AF6"/>
    <w:rsid w:val="00107749"/>
    <w:rsid w:val="00117613"/>
    <w:rsid w:val="001725E3"/>
    <w:rsid w:val="00176C5F"/>
    <w:rsid w:val="00180CD3"/>
    <w:rsid w:val="00197DDF"/>
    <w:rsid w:val="001C0FF9"/>
    <w:rsid w:val="001E257A"/>
    <w:rsid w:val="001E74D7"/>
    <w:rsid w:val="001F2569"/>
    <w:rsid w:val="001F4912"/>
    <w:rsid w:val="002176A7"/>
    <w:rsid w:val="002505D8"/>
    <w:rsid w:val="002670BF"/>
    <w:rsid w:val="00267626"/>
    <w:rsid w:val="002734B3"/>
    <w:rsid w:val="00284D80"/>
    <w:rsid w:val="00290861"/>
    <w:rsid w:val="0029094F"/>
    <w:rsid w:val="002A6911"/>
    <w:rsid w:val="002E5F0E"/>
    <w:rsid w:val="0032247D"/>
    <w:rsid w:val="00323BB1"/>
    <w:rsid w:val="00325B6F"/>
    <w:rsid w:val="0033069B"/>
    <w:rsid w:val="003319BB"/>
    <w:rsid w:val="00337AEE"/>
    <w:rsid w:val="003406BD"/>
    <w:rsid w:val="00346770"/>
    <w:rsid w:val="0035005A"/>
    <w:rsid w:val="003560BE"/>
    <w:rsid w:val="003C3961"/>
    <w:rsid w:val="003C3D1C"/>
    <w:rsid w:val="003C4410"/>
    <w:rsid w:val="003D4F39"/>
    <w:rsid w:val="003F0651"/>
    <w:rsid w:val="00405787"/>
    <w:rsid w:val="004209F9"/>
    <w:rsid w:val="00442177"/>
    <w:rsid w:val="00461C02"/>
    <w:rsid w:val="00474DE6"/>
    <w:rsid w:val="00477C9D"/>
    <w:rsid w:val="00481E03"/>
    <w:rsid w:val="004A58A9"/>
    <w:rsid w:val="004B33B2"/>
    <w:rsid w:val="004C12D3"/>
    <w:rsid w:val="004C4403"/>
    <w:rsid w:val="004C6183"/>
    <w:rsid w:val="004D09FB"/>
    <w:rsid w:val="004D3100"/>
    <w:rsid w:val="004E3875"/>
    <w:rsid w:val="004F7042"/>
    <w:rsid w:val="00513C62"/>
    <w:rsid w:val="00517628"/>
    <w:rsid w:val="005260E4"/>
    <w:rsid w:val="00532CCA"/>
    <w:rsid w:val="005472E3"/>
    <w:rsid w:val="00574321"/>
    <w:rsid w:val="00590BA5"/>
    <w:rsid w:val="005C5E54"/>
    <w:rsid w:val="00612AB0"/>
    <w:rsid w:val="006205A5"/>
    <w:rsid w:val="0062314B"/>
    <w:rsid w:val="006408F3"/>
    <w:rsid w:val="00670A60"/>
    <w:rsid w:val="00676848"/>
    <w:rsid w:val="00684191"/>
    <w:rsid w:val="006B137A"/>
    <w:rsid w:val="006B5425"/>
    <w:rsid w:val="006C4F73"/>
    <w:rsid w:val="006F25BF"/>
    <w:rsid w:val="00701E9E"/>
    <w:rsid w:val="0071432D"/>
    <w:rsid w:val="00737704"/>
    <w:rsid w:val="007608C6"/>
    <w:rsid w:val="00760D60"/>
    <w:rsid w:val="00793668"/>
    <w:rsid w:val="007A03DD"/>
    <w:rsid w:val="007A5116"/>
    <w:rsid w:val="007B6091"/>
    <w:rsid w:val="007B78A8"/>
    <w:rsid w:val="007D07FB"/>
    <w:rsid w:val="007E1C53"/>
    <w:rsid w:val="008175B2"/>
    <w:rsid w:val="0083641E"/>
    <w:rsid w:val="00845648"/>
    <w:rsid w:val="00852F22"/>
    <w:rsid w:val="008A553B"/>
    <w:rsid w:val="008A5B18"/>
    <w:rsid w:val="008B2AD5"/>
    <w:rsid w:val="008C16EC"/>
    <w:rsid w:val="00912C37"/>
    <w:rsid w:val="00925406"/>
    <w:rsid w:val="00960E0A"/>
    <w:rsid w:val="009627A4"/>
    <w:rsid w:val="00963B8A"/>
    <w:rsid w:val="00980915"/>
    <w:rsid w:val="00982FA9"/>
    <w:rsid w:val="0098589B"/>
    <w:rsid w:val="009C63CB"/>
    <w:rsid w:val="009D2F13"/>
    <w:rsid w:val="009E48F9"/>
    <w:rsid w:val="009F0F15"/>
    <w:rsid w:val="009F6C8D"/>
    <w:rsid w:val="00A014A2"/>
    <w:rsid w:val="00A1074B"/>
    <w:rsid w:val="00A2336F"/>
    <w:rsid w:val="00A322CD"/>
    <w:rsid w:val="00A3786A"/>
    <w:rsid w:val="00A42413"/>
    <w:rsid w:val="00A429E9"/>
    <w:rsid w:val="00A76390"/>
    <w:rsid w:val="00A9149C"/>
    <w:rsid w:val="00A942E2"/>
    <w:rsid w:val="00AC456A"/>
    <w:rsid w:val="00AD6CA2"/>
    <w:rsid w:val="00B43256"/>
    <w:rsid w:val="00B446ED"/>
    <w:rsid w:val="00B450CA"/>
    <w:rsid w:val="00B65C59"/>
    <w:rsid w:val="00B843E6"/>
    <w:rsid w:val="00B84BF0"/>
    <w:rsid w:val="00B957A1"/>
    <w:rsid w:val="00BA22C2"/>
    <w:rsid w:val="00BA72E5"/>
    <w:rsid w:val="00C22204"/>
    <w:rsid w:val="00C23298"/>
    <w:rsid w:val="00C56A4B"/>
    <w:rsid w:val="00C5747C"/>
    <w:rsid w:val="00C60188"/>
    <w:rsid w:val="00C64F40"/>
    <w:rsid w:val="00C67199"/>
    <w:rsid w:val="00C71B32"/>
    <w:rsid w:val="00C90CE5"/>
    <w:rsid w:val="00CA2FD3"/>
    <w:rsid w:val="00CC2510"/>
    <w:rsid w:val="00CD0B72"/>
    <w:rsid w:val="00CD451B"/>
    <w:rsid w:val="00CD5168"/>
    <w:rsid w:val="00D21D5B"/>
    <w:rsid w:val="00D2526C"/>
    <w:rsid w:val="00D37EC9"/>
    <w:rsid w:val="00D47C5E"/>
    <w:rsid w:val="00D569A6"/>
    <w:rsid w:val="00D64805"/>
    <w:rsid w:val="00D92DB3"/>
    <w:rsid w:val="00DC4759"/>
    <w:rsid w:val="00DF31A2"/>
    <w:rsid w:val="00E42FAB"/>
    <w:rsid w:val="00E552AA"/>
    <w:rsid w:val="00E7013C"/>
    <w:rsid w:val="00E829C9"/>
    <w:rsid w:val="00EF02C2"/>
    <w:rsid w:val="00EF59AF"/>
    <w:rsid w:val="00F0267D"/>
    <w:rsid w:val="00F06F96"/>
    <w:rsid w:val="00F22AE1"/>
    <w:rsid w:val="00F52175"/>
    <w:rsid w:val="00F56DD6"/>
    <w:rsid w:val="00F65CF6"/>
    <w:rsid w:val="00F74AE0"/>
    <w:rsid w:val="00F763E5"/>
    <w:rsid w:val="00F87881"/>
    <w:rsid w:val="00F91300"/>
    <w:rsid w:val="00F96C4B"/>
    <w:rsid w:val="00FA0F61"/>
    <w:rsid w:val="00FC49A7"/>
    <w:rsid w:val="00FD4B13"/>
    <w:rsid w:val="00FE563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32</TotalTime>
  <Pages>24</Pages>
  <Words>50071</Words>
  <Characters>285408</Characters>
  <Application>Microsoft Office Word</Application>
  <DocSecurity>0</DocSecurity>
  <Lines>2378</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384</cp:revision>
  <dcterms:created xsi:type="dcterms:W3CDTF">2025-01-20T19:30:00Z</dcterms:created>
  <dcterms:modified xsi:type="dcterms:W3CDTF">2025-05-04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wQC2BQlZ"/&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